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F14447">
          <w:pPr>
            <w:spacing w:after="2748"/>
            <w:ind w:left="253"/>
            <w:jc w:val="left"/>
          </w:pPr>
          <w:r>
            <w:rPr>
              <w:noProof/>
            </w:rPr>
            <w:drawing>
              <wp:anchor distT="0" distB="0" distL="114300" distR="114300" simplePos="0" relativeHeight="251667456" behindDoc="0" locked="0" layoutInCell="1" allowOverlap="1" wp14:anchorId="020AE51D" wp14:editId="32029142">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045380A3" w:rsidR="00F14447" w:rsidRDefault="009C6CD3" w:rsidP="00F14447">
          <w:pPr>
            <w:pStyle w:val="Sinespaciado"/>
            <w:spacing w:before="1540" w:after="240"/>
            <w:jc w:val="center"/>
          </w:pPr>
          <w:r>
            <w:rPr>
              <w:noProof/>
            </w:rPr>
            <mc:AlternateContent>
              <mc:Choice Requires="wps">
                <w:drawing>
                  <wp:anchor distT="0" distB="0" distL="114300" distR="114300" simplePos="0" relativeHeight="251669504" behindDoc="0" locked="0" layoutInCell="1" allowOverlap="1" wp14:anchorId="74FD9D74" wp14:editId="5DF96713">
                    <wp:simplePos x="0" y="0"/>
                    <wp:positionH relativeFrom="margin">
                      <wp:posOffset>219710</wp:posOffset>
                    </wp:positionH>
                    <wp:positionV relativeFrom="paragraph">
                      <wp:posOffset>130810</wp:posOffset>
                    </wp:positionV>
                    <wp:extent cx="4157980" cy="2293034"/>
                    <wp:effectExtent l="0" t="0" r="0" b="0"/>
                    <wp:wrapNone/>
                    <wp:docPr id="395521780" name="Rectángulo 5"/>
                    <wp:cNvGraphicFramePr/>
                    <a:graphic xmlns:a="http://schemas.openxmlformats.org/drawingml/2006/main">
                      <a:graphicData uri="http://schemas.microsoft.com/office/word/2010/wordprocessingShape">
                        <wps:wsp>
                          <wps:cNvSpPr/>
                          <wps:spPr>
                            <a:xfrm>
                              <a:off x="0" y="0"/>
                              <a:ext cx="4157980" cy="229303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D9D74" id="Rectángulo 5" o:spid="_x0000_s1026" style="position:absolute;left:0;text-align:left;margin-left:17.3pt;margin-top:10.3pt;width:327.4pt;height:18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68480" behindDoc="0" locked="0" layoutInCell="1" allowOverlap="1" wp14:anchorId="798E4349" wp14:editId="5A7BAD74">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7777777" w:rsidR="00F14447" w:rsidRDefault="00F14447" w:rsidP="00F14447">
      <w:r>
        <w:rPr>
          <w:noProof/>
        </w:rPr>
        <mc:AlternateContent>
          <mc:Choice Requires="wps">
            <w:drawing>
              <wp:anchor distT="45720" distB="45720" distL="114300" distR="114300" simplePos="0" relativeHeight="251670528" behindDoc="0" locked="0" layoutInCell="1" allowOverlap="1" wp14:anchorId="2F466858" wp14:editId="3B1DD089">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466858"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705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br w:type="page"/>
      </w:r>
    </w:p>
    <w:p w14:paraId="0EC84325" w14:textId="190BC4B7" w:rsidR="00854D07" w:rsidRDefault="00854D07" w:rsidP="00854D07">
      <w:pPr>
        <w:pStyle w:val="Ttulo1"/>
      </w:pPr>
      <w:bookmarkStart w:id="0" w:name="_Toc169714649"/>
      <w:r>
        <w:lastRenderedPageBreak/>
        <w:t>Índice General</w:t>
      </w:r>
      <w:bookmarkEnd w:id="0"/>
    </w:p>
    <w:sdt>
      <w:sdtPr>
        <w:id w:val="769594022"/>
        <w:docPartObj>
          <w:docPartGallery w:val="Table of Contents"/>
          <w:docPartUnique/>
        </w:docPartObj>
      </w:sdtPr>
      <w:sdtEndPr>
        <w:rPr>
          <w:b/>
          <w:bCs/>
        </w:rPr>
      </w:sdtEndPr>
      <w:sdtContent>
        <w:p w14:paraId="1EE6260D" w14:textId="728AA43B" w:rsidR="000576A6" w:rsidRDefault="000B1F2E">
          <w:pPr>
            <w:pStyle w:val="TDC1"/>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69714649" w:history="1">
            <w:r w:rsidR="000576A6" w:rsidRPr="00B23668">
              <w:rPr>
                <w:rStyle w:val="Hipervnculo"/>
                <w:noProof/>
              </w:rPr>
              <w:t>Índice General</w:t>
            </w:r>
            <w:r w:rsidR="000576A6">
              <w:rPr>
                <w:noProof/>
                <w:webHidden/>
              </w:rPr>
              <w:tab/>
            </w:r>
            <w:r w:rsidR="000576A6">
              <w:rPr>
                <w:noProof/>
                <w:webHidden/>
              </w:rPr>
              <w:fldChar w:fldCharType="begin"/>
            </w:r>
            <w:r w:rsidR="000576A6">
              <w:rPr>
                <w:noProof/>
                <w:webHidden/>
              </w:rPr>
              <w:instrText xml:space="preserve"> PAGEREF _Toc169714649 \h </w:instrText>
            </w:r>
            <w:r w:rsidR="000576A6">
              <w:rPr>
                <w:noProof/>
                <w:webHidden/>
              </w:rPr>
            </w:r>
            <w:r w:rsidR="000576A6">
              <w:rPr>
                <w:noProof/>
                <w:webHidden/>
              </w:rPr>
              <w:fldChar w:fldCharType="separate"/>
            </w:r>
            <w:r w:rsidR="000576A6">
              <w:rPr>
                <w:noProof/>
                <w:webHidden/>
              </w:rPr>
              <w:t>1</w:t>
            </w:r>
            <w:r w:rsidR="000576A6">
              <w:rPr>
                <w:noProof/>
                <w:webHidden/>
              </w:rPr>
              <w:fldChar w:fldCharType="end"/>
            </w:r>
          </w:hyperlink>
        </w:p>
        <w:p w14:paraId="7E4E917E" w14:textId="558887E9"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0" w:history="1">
            <w:r w:rsidR="000576A6" w:rsidRPr="00B23668">
              <w:rPr>
                <w:rStyle w:val="Hipervnculo"/>
                <w:noProof/>
              </w:rPr>
              <w:t>Índice de Ilustraciones</w:t>
            </w:r>
            <w:r w:rsidR="000576A6">
              <w:rPr>
                <w:noProof/>
                <w:webHidden/>
              </w:rPr>
              <w:tab/>
            </w:r>
            <w:r w:rsidR="000576A6">
              <w:rPr>
                <w:noProof/>
                <w:webHidden/>
              </w:rPr>
              <w:fldChar w:fldCharType="begin"/>
            </w:r>
            <w:r w:rsidR="000576A6">
              <w:rPr>
                <w:noProof/>
                <w:webHidden/>
              </w:rPr>
              <w:instrText xml:space="preserve"> PAGEREF _Toc169714650 \h </w:instrText>
            </w:r>
            <w:r w:rsidR="000576A6">
              <w:rPr>
                <w:noProof/>
                <w:webHidden/>
              </w:rPr>
            </w:r>
            <w:r w:rsidR="000576A6">
              <w:rPr>
                <w:noProof/>
                <w:webHidden/>
              </w:rPr>
              <w:fldChar w:fldCharType="separate"/>
            </w:r>
            <w:r w:rsidR="000576A6">
              <w:rPr>
                <w:noProof/>
                <w:webHidden/>
              </w:rPr>
              <w:t>2</w:t>
            </w:r>
            <w:r w:rsidR="000576A6">
              <w:rPr>
                <w:noProof/>
                <w:webHidden/>
              </w:rPr>
              <w:fldChar w:fldCharType="end"/>
            </w:r>
          </w:hyperlink>
        </w:p>
        <w:p w14:paraId="273087A2" w14:textId="3C973223"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1" w:history="1">
            <w:r w:rsidR="000576A6" w:rsidRPr="00B23668">
              <w:rPr>
                <w:rStyle w:val="Hipervnculo"/>
                <w:noProof/>
              </w:rPr>
              <w:t>1. Introducción</w:t>
            </w:r>
            <w:r w:rsidR="000576A6">
              <w:rPr>
                <w:noProof/>
                <w:webHidden/>
              </w:rPr>
              <w:tab/>
            </w:r>
            <w:r w:rsidR="000576A6">
              <w:rPr>
                <w:noProof/>
                <w:webHidden/>
              </w:rPr>
              <w:fldChar w:fldCharType="begin"/>
            </w:r>
            <w:r w:rsidR="000576A6">
              <w:rPr>
                <w:noProof/>
                <w:webHidden/>
              </w:rPr>
              <w:instrText xml:space="preserve"> PAGEREF _Toc169714651 \h </w:instrText>
            </w:r>
            <w:r w:rsidR="000576A6">
              <w:rPr>
                <w:noProof/>
                <w:webHidden/>
              </w:rPr>
            </w:r>
            <w:r w:rsidR="000576A6">
              <w:rPr>
                <w:noProof/>
                <w:webHidden/>
              </w:rPr>
              <w:fldChar w:fldCharType="separate"/>
            </w:r>
            <w:r w:rsidR="000576A6">
              <w:rPr>
                <w:noProof/>
                <w:webHidden/>
              </w:rPr>
              <w:t>3</w:t>
            </w:r>
            <w:r w:rsidR="000576A6">
              <w:rPr>
                <w:noProof/>
                <w:webHidden/>
              </w:rPr>
              <w:fldChar w:fldCharType="end"/>
            </w:r>
          </w:hyperlink>
        </w:p>
        <w:p w14:paraId="0BD02B3F" w14:textId="310A43D8"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2" w:history="1">
            <w:r w:rsidR="000576A6" w:rsidRPr="00B23668">
              <w:rPr>
                <w:rStyle w:val="Hipervnculo"/>
                <w:noProof/>
              </w:rPr>
              <w:t>2. Objetivos del proyecto</w:t>
            </w:r>
            <w:r w:rsidR="000576A6">
              <w:rPr>
                <w:noProof/>
                <w:webHidden/>
              </w:rPr>
              <w:tab/>
            </w:r>
            <w:r w:rsidR="000576A6">
              <w:rPr>
                <w:noProof/>
                <w:webHidden/>
              </w:rPr>
              <w:fldChar w:fldCharType="begin"/>
            </w:r>
            <w:r w:rsidR="000576A6">
              <w:rPr>
                <w:noProof/>
                <w:webHidden/>
              </w:rPr>
              <w:instrText xml:space="preserve"> PAGEREF _Toc169714652 \h </w:instrText>
            </w:r>
            <w:r w:rsidR="000576A6">
              <w:rPr>
                <w:noProof/>
                <w:webHidden/>
              </w:rPr>
            </w:r>
            <w:r w:rsidR="000576A6">
              <w:rPr>
                <w:noProof/>
                <w:webHidden/>
              </w:rPr>
              <w:fldChar w:fldCharType="separate"/>
            </w:r>
            <w:r w:rsidR="000576A6">
              <w:rPr>
                <w:noProof/>
                <w:webHidden/>
              </w:rPr>
              <w:t>4</w:t>
            </w:r>
            <w:r w:rsidR="000576A6">
              <w:rPr>
                <w:noProof/>
                <w:webHidden/>
              </w:rPr>
              <w:fldChar w:fldCharType="end"/>
            </w:r>
          </w:hyperlink>
        </w:p>
        <w:p w14:paraId="4C17B7C0" w14:textId="4DF9F56A"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3" w:history="1">
            <w:r w:rsidR="000576A6" w:rsidRPr="00B23668">
              <w:rPr>
                <w:rStyle w:val="Hipervnculo"/>
                <w:noProof/>
              </w:rPr>
              <w:t>3. Conceptos teóricos</w:t>
            </w:r>
            <w:r w:rsidR="000576A6">
              <w:rPr>
                <w:noProof/>
                <w:webHidden/>
              </w:rPr>
              <w:tab/>
            </w:r>
            <w:r w:rsidR="000576A6">
              <w:rPr>
                <w:noProof/>
                <w:webHidden/>
              </w:rPr>
              <w:fldChar w:fldCharType="begin"/>
            </w:r>
            <w:r w:rsidR="000576A6">
              <w:rPr>
                <w:noProof/>
                <w:webHidden/>
              </w:rPr>
              <w:instrText xml:space="preserve"> PAGEREF _Toc169714653 \h </w:instrText>
            </w:r>
            <w:r w:rsidR="000576A6">
              <w:rPr>
                <w:noProof/>
                <w:webHidden/>
              </w:rPr>
            </w:r>
            <w:r w:rsidR="000576A6">
              <w:rPr>
                <w:noProof/>
                <w:webHidden/>
              </w:rPr>
              <w:fldChar w:fldCharType="separate"/>
            </w:r>
            <w:r w:rsidR="000576A6">
              <w:rPr>
                <w:noProof/>
                <w:webHidden/>
              </w:rPr>
              <w:t>5</w:t>
            </w:r>
            <w:r w:rsidR="000576A6">
              <w:rPr>
                <w:noProof/>
                <w:webHidden/>
              </w:rPr>
              <w:fldChar w:fldCharType="end"/>
            </w:r>
          </w:hyperlink>
        </w:p>
        <w:p w14:paraId="44F10C81" w14:textId="5010E93D" w:rsidR="000576A6" w:rsidRDefault="00000000">
          <w:pPr>
            <w:pStyle w:val="TDC2"/>
            <w:rPr>
              <w:rFonts w:asciiTheme="minorHAnsi" w:eastAsiaTheme="minorEastAsia" w:hAnsiTheme="minorHAnsi"/>
              <w:noProof/>
              <w:kern w:val="2"/>
              <w:szCs w:val="24"/>
              <w:lang w:eastAsia="es-ES"/>
              <w14:ligatures w14:val="standardContextual"/>
            </w:rPr>
          </w:pPr>
          <w:hyperlink w:anchor="_Toc169714654" w:history="1">
            <w:r w:rsidR="000576A6" w:rsidRPr="00B23668">
              <w:rPr>
                <w:rStyle w:val="Hipervnculo"/>
                <w:noProof/>
              </w:rPr>
              <w:t>3.1 Definición del problema</w:t>
            </w:r>
            <w:r w:rsidR="000576A6">
              <w:rPr>
                <w:noProof/>
                <w:webHidden/>
              </w:rPr>
              <w:tab/>
            </w:r>
            <w:r w:rsidR="000576A6">
              <w:rPr>
                <w:noProof/>
                <w:webHidden/>
              </w:rPr>
              <w:fldChar w:fldCharType="begin"/>
            </w:r>
            <w:r w:rsidR="000576A6">
              <w:rPr>
                <w:noProof/>
                <w:webHidden/>
              </w:rPr>
              <w:instrText xml:space="preserve"> PAGEREF _Toc169714654 \h </w:instrText>
            </w:r>
            <w:r w:rsidR="000576A6">
              <w:rPr>
                <w:noProof/>
                <w:webHidden/>
              </w:rPr>
            </w:r>
            <w:r w:rsidR="000576A6">
              <w:rPr>
                <w:noProof/>
                <w:webHidden/>
              </w:rPr>
              <w:fldChar w:fldCharType="separate"/>
            </w:r>
            <w:r w:rsidR="000576A6">
              <w:rPr>
                <w:noProof/>
                <w:webHidden/>
              </w:rPr>
              <w:t>5</w:t>
            </w:r>
            <w:r w:rsidR="000576A6">
              <w:rPr>
                <w:noProof/>
                <w:webHidden/>
              </w:rPr>
              <w:fldChar w:fldCharType="end"/>
            </w:r>
          </w:hyperlink>
        </w:p>
        <w:p w14:paraId="6E797CD7" w14:textId="46FF5942" w:rsidR="000576A6" w:rsidRDefault="00000000">
          <w:pPr>
            <w:pStyle w:val="TDC2"/>
            <w:rPr>
              <w:rFonts w:asciiTheme="minorHAnsi" w:eastAsiaTheme="minorEastAsia" w:hAnsiTheme="minorHAnsi"/>
              <w:noProof/>
              <w:kern w:val="2"/>
              <w:szCs w:val="24"/>
              <w:lang w:eastAsia="es-ES"/>
              <w14:ligatures w14:val="standardContextual"/>
            </w:rPr>
          </w:pPr>
          <w:hyperlink w:anchor="_Toc169714655" w:history="1">
            <w:r w:rsidR="000576A6" w:rsidRPr="00B23668">
              <w:rPr>
                <w:rStyle w:val="Hipervnculo"/>
                <w:noProof/>
              </w:rPr>
              <w:t>3.2 Resolución del problema</w:t>
            </w:r>
            <w:r w:rsidR="000576A6">
              <w:rPr>
                <w:noProof/>
                <w:webHidden/>
              </w:rPr>
              <w:tab/>
            </w:r>
            <w:r w:rsidR="000576A6">
              <w:rPr>
                <w:noProof/>
                <w:webHidden/>
              </w:rPr>
              <w:fldChar w:fldCharType="begin"/>
            </w:r>
            <w:r w:rsidR="000576A6">
              <w:rPr>
                <w:noProof/>
                <w:webHidden/>
              </w:rPr>
              <w:instrText xml:space="preserve"> PAGEREF _Toc169714655 \h </w:instrText>
            </w:r>
            <w:r w:rsidR="000576A6">
              <w:rPr>
                <w:noProof/>
                <w:webHidden/>
              </w:rPr>
            </w:r>
            <w:r w:rsidR="000576A6">
              <w:rPr>
                <w:noProof/>
                <w:webHidden/>
              </w:rPr>
              <w:fldChar w:fldCharType="separate"/>
            </w:r>
            <w:r w:rsidR="000576A6">
              <w:rPr>
                <w:noProof/>
                <w:webHidden/>
              </w:rPr>
              <w:t>5</w:t>
            </w:r>
            <w:r w:rsidR="000576A6">
              <w:rPr>
                <w:noProof/>
                <w:webHidden/>
              </w:rPr>
              <w:fldChar w:fldCharType="end"/>
            </w:r>
          </w:hyperlink>
        </w:p>
        <w:p w14:paraId="45B724FD" w14:textId="071009D0" w:rsidR="000576A6" w:rsidRDefault="00000000">
          <w:pPr>
            <w:pStyle w:val="TDC2"/>
            <w:rPr>
              <w:rFonts w:asciiTheme="minorHAnsi" w:eastAsiaTheme="minorEastAsia" w:hAnsiTheme="minorHAnsi"/>
              <w:noProof/>
              <w:kern w:val="2"/>
              <w:szCs w:val="24"/>
              <w:lang w:eastAsia="es-ES"/>
              <w14:ligatures w14:val="standardContextual"/>
            </w:rPr>
          </w:pPr>
          <w:hyperlink w:anchor="_Toc169714656" w:history="1">
            <w:r w:rsidR="000576A6" w:rsidRPr="00B23668">
              <w:rPr>
                <w:rStyle w:val="Hipervnculo"/>
                <w:noProof/>
              </w:rPr>
              <w:t>3.3 Aproximaciones para la Optimización Multiobjetivo</w:t>
            </w:r>
            <w:r w:rsidR="000576A6">
              <w:rPr>
                <w:noProof/>
                <w:webHidden/>
              </w:rPr>
              <w:tab/>
            </w:r>
            <w:r w:rsidR="000576A6">
              <w:rPr>
                <w:noProof/>
                <w:webHidden/>
              </w:rPr>
              <w:fldChar w:fldCharType="begin"/>
            </w:r>
            <w:r w:rsidR="000576A6">
              <w:rPr>
                <w:noProof/>
                <w:webHidden/>
              </w:rPr>
              <w:instrText xml:space="preserve"> PAGEREF _Toc169714656 \h </w:instrText>
            </w:r>
            <w:r w:rsidR="000576A6">
              <w:rPr>
                <w:noProof/>
                <w:webHidden/>
              </w:rPr>
            </w:r>
            <w:r w:rsidR="000576A6">
              <w:rPr>
                <w:noProof/>
                <w:webHidden/>
              </w:rPr>
              <w:fldChar w:fldCharType="separate"/>
            </w:r>
            <w:r w:rsidR="000576A6">
              <w:rPr>
                <w:noProof/>
                <w:webHidden/>
              </w:rPr>
              <w:t>6</w:t>
            </w:r>
            <w:r w:rsidR="000576A6">
              <w:rPr>
                <w:noProof/>
                <w:webHidden/>
              </w:rPr>
              <w:fldChar w:fldCharType="end"/>
            </w:r>
          </w:hyperlink>
        </w:p>
        <w:p w14:paraId="1E12D282" w14:textId="3AF17299" w:rsidR="000576A6" w:rsidRDefault="00000000">
          <w:pPr>
            <w:pStyle w:val="TDC2"/>
            <w:rPr>
              <w:rFonts w:asciiTheme="minorHAnsi" w:eastAsiaTheme="minorEastAsia" w:hAnsiTheme="minorHAnsi"/>
              <w:noProof/>
              <w:kern w:val="2"/>
              <w:szCs w:val="24"/>
              <w:lang w:eastAsia="es-ES"/>
              <w14:ligatures w14:val="standardContextual"/>
            </w:rPr>
          </w:pPr>
          <w:hyperlink w:anchor="_Toc169714657" w:history="1">
            <w:r w:rsidR="000576A6" w:rsidRPr="00B23668">
              <w:rPr>
                <w:rStyle w:val="Hipervnculo"/>
                <w:noProof/>
              </w:rPr>
              <w:t>3.4 Algoritmo genético</w:t>
            </w:r>
            <w:r w:rsidR="000576A6">
              <w:rPr>
                <w:noProof/>
                <w:webHidden/>
              </w:rPr>
              <w:tab/>
            </w:r>
            <w:r w:rsidR="000576A6">
              <w:rPr>
                <w:noProof/>
                <w:webHidden/>
              </w:rPr>
              <w:fldChar w:fldCharType="begin"/>
            </w:r>
            <w:r w:rsidR="000576A6">
              <w:rPr>
                <w:noProof/>
                <w:webHidden/>
              </w:rPr>
              <w:instrText xml:space="preserve"> PAGEREF _Toc169714657 \h </w:instrText>
            </w:r>
            <w:r w:rsidR="000576A6">
              <w:rPr>
                <w:noProof/>
                <w:webHidden/>
              </w:rPr>
            </w:r>
            <w:r w:rsidR="000576A6">
              <w:rPr>
                <w:noProof/>
                <w:webHidden/>
              </w:rPr>
              <w:fldChar w:fldCharType="separate"/>
            </w:r>
            <w:r w:rsidR="000576A6">
              <w:rPr>
                <w:noProof/>
                <w:webHidden/>
              </w:rPr>
              <w:t>7</w:t>
            </w:r>
            <w:r w:rsidR="000576A6">
              <w:rPr>
                <w:noProof/>
                <w:webHidden/>
              </w:rPr>
              <w:fldChar w:fldCharType="end"/>
            </w:r>
          </w:hyperlink>
        </w:p>
        <w:p w14:paraId="53227B79" w14:textId="67AED8FF" w:rsidR="000576A6" w:rsidRDefault="00000000">
          <w:pPr>
            <w:pStyle w:val="TDC2"/>
            <w:rPr>
              <w:rFonts w:asciiTheme="minorHAnsi" w:eastAsiaTheme="minorEastAsia" w:hAnsiTheme="minorHAnsi"/>
              <w:noProof/>
              <w:kern w:val="2"/>
              <w:szCs w:val="24"/>
              <w:lang w:eastAsia="es-ES"/>
              <w14:ligatures w14:val="standardContextual"/>
            </w:rPr>
          </w:pPr>
          <w:hyperlink w:anchor="_Toc169714658" w:history="1">
            <w:r w:rsidR="000576A6" w:rsidRPr="00B23668">
              <w:rPr>
                <w:rStyle w:val="Hipervnculo"/>
                <w:noProof/>
              </w:rPr>
              <w:t>3.4 Estrategia NSGA-II para optimización multiobjetivo</w:t>
            </w:r>
            <w:r w:rsidR="000576A6">
              <w:rPr>
                <w:noProof/>
                <w:webHidden/>
              </w:rPr>
              <w:tab/>
            </w:r>
            <w:r w:rsidR="000576A6">
              <w:rPr>
                <w:noProof/>
                <w:webHidden/>
              </w:rPr>
              <w:fldChar w:fldCharType="begin"/>
            </w:r>
            <w:r w:rsidR="000576A6">
              <w:rPr>
                <w:noProof/>
                <w:webHidden/>
              </w:rPr>
              <w:instrText xml:space="preserve"> PAGEREF _Toc169714658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6CE7BE46" w14:textId="0A583D46"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9" w:history="1">
            <w:r w:rsidR="000576A6" w:rsidRPr="00B23668">
              <w:rPr>
                <w:rStyle w:val="Hipervnculo"/>
                <w:noProof/>
              </w:rPr>
              <w:t>4. Técnicas y herramientas</w:t>
            </w:r>
            <w:r w:rsidR="000576A6">
              <w:rPr>
                <w:noProof/>
                <w:webHidden/>
              </w:rPr>
              <w:tab/>
            </w:r>
            <w:r w:rsidR="000576A6">
              <w:rPr>
                <w:noProof/>
                <w:webHidden/>
              </w:rPr>
              <w:fldChar w:fldCharType="begin"/>
            </w:r>
            <w:r w:rsidR="000576A6">
              <w:rPr>
                <w:noProof/>
                <w:webHidden/>
              </w:rPr>
              <w:instrText xml:space="preserve"> PAGEREF _Toc169714659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117B8429" w14:textId="58D84807" w:rsidR="000576A6" w:rsidRDefault="00000000">
          <w:pPr>
            <w:pStyle w:val="TDC2"/>
            <w:rPr>
              <w:rFonts w:asciiTheme="minorHAnsi" w:eastAsiaTheme="minorEastAsia" w:hAnsiTheme="minorHAnsi"/>
              <w:noProof/>
              <w:kern w:val="2"/>
              <w:szCs w:val="24"/>
              <w:lang w:eastAsia="es-ES"/>
              <w14:ligatures w14:val="standardContextual"/>
            </w:rPr>
          </w:pPr>
          <w:hyperlink w:anchor="_Toc169714660" w:history="1">
            <w:r w:rsidR="000576A6" w:rsidRPr="00B23668">
              <w:rPr>
                <w:rStyle w:val="Hipervnculo"/>
                <w:noProof/>
              </w:rPr>
              <w:t>Entorno de desarrollo</w:t>
            </w:r>
            <w:r w:rsidR="000576A6">
              <w:rPr>
                <w:noProof/>
                <w:webHidden/>
              </w:rPr>
              <w:tab/>
            </w:r>
            <w:r w:rsidR="000576A6">
              <w:rPr>
                <w:noProof/>
                <w:webHidden/>
              </w:rPr>
              <w:fldChar w:fldCharType="begin"/>
            </w:r>
            <w:r w:rsidR="000576A6">
              <w:rPr>
                <w:noProof/>
                <w:webHidden/>
              </w:rPr>
              <w:instrText xml:space="preserve"> PAGEREF _Toc169714660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4A89CEC5" w14:textId="677FD849" w:rsidR="000576A6" w:rsidRDefault="00000000">
          <w:pPr>
            <w:pStyle w:val="TDC2"/>
            <w:rPr>
              <w:rFonts w:asciiTheme="minorHAnsi" w:eastAsiaTheme="minorEastAsia" w:hAnsiTheme="minorHAnsi"/>
              <w:noProof/>
              <w:kern w:val="2"/>
              <w:szCs w:val="24"/>
              <w:lang w:eastAsia="es-ES"/>
              <w14:ligatures w14:val="standardContextual"/>
            </w:rPr>
          </w:pPr>
          <w:hyperlink w:anchor="_Toc169714661" w:history="1">
            <w:r w:rsidR="000576A6" w:rsidRPr="00B23668">
              <w:rPr>
                <w:rStyle w:val="Hipervnculo"/>
                <w:noProof/>
              </w:rPr>
              <w:t>Gestor de proyectos</w:t>
            </w:r>
            <w:r w:rsidR="000576A6">
              <w:rPr>
                <w:noProof/>
                <w:webHidden/>
              </w:rPr>
              <w:tab/>
            </w:r>
            <w:r w:rsidR="000576A6">
              <w:rPr>
                <w:noProof/>
                <w:webHidden/>
              </w:rPr>
              <w:fldChar w:fldCharType="begin"/>
            </w:r>
            <w:r w:rsidR="000576A6">
              <w:rPr>
                <w:noProof/>
                <w:webHidden/>
              </w:rPr>
              <w:instrText xml:space="preserve"> PAGEREF _Toc169714661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23CE260C" w14:textId="3F202DD9" w:rsidR="000576A6" w:rsidRDefault="00000000">
          <w:pPr>
            <w:pStyle w:val="TDC2"/>
            <w:rPr>
              <w:rFonts w:asciiTheme="minorHAnsi" w:eastAsiaTheme="minorEastAsia" w:hAnsiTheme="minorHAnsi"/>
              <w:noProof/>
              <w:kern w:val="2"/>
              <w:szCs w:val="24"/>
              <w:lang w:eastAsia="es-ES"/>
              <w14:ligatures w14:val="standardContextual"/>
            </w:rPr>
          </w:pPr>
          <w:hyperlink w:anchor="_Toc169714662" w:history="1">
            <w:r w:rsidR="000576A6" w:rsidRPr="00B23668">
              <w:rPr>
                <w:rStyle w:val="Hipervnculo"/>
                <w:noProof/>
              </w:rPr>
              <w:t>Documentación</w:t>
            </w:r>
            <w:r w:rsidR="000576A6">
              <w:rPr>
                <w:noProof/>
                <w:webHidden/>
              </w:rPr>
              <w:tab/>
            </w:r>
            <w:r w:rsidR="000576A6">
              <w:rPr>
                <w:noProof/>
                <w:webHidden/>
              </w:rPr>
              <w:fldChar w:fldCharType="begin"/>
            </w:r>
            <w:r w:rsidR="000576A6">
              <w:rPr>
                <w:noProof/>
                <w:webHidden/>
              </w:rPr>
              <w:instrText xml:space="preserve"> PAGEREF _Toc169714662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369662F7" w14:textId="25A6DF8B"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3" w:history="1">
            <w:r w:rsidR="000576A6" w:rsidRPr="00B23668">
              <w:rPr>
                <w:rStyle w:val="Hipervnculo"/>
                <w:noProof/>
              </w:rPr>
              <w:t>5. Aspectos relevantes en el desarrollo del proyecto</w:t>
            </w:r>
            <w:r w:rsidR="000576A6">
              <w:rPr>
                <w:noProof/>
                <w:webHidden/>
              </w:rPr>
              <w:tab/>
            </w:r>
            <w:r w:rsidR="000576A6">
              <w:rPr>
                <w:noProof/>
                <w:webHidden/>
              </w:rPr>
              <w:fldChar w:fldCharType="begin"/>
            </w:r>
            <w:r w:rsidR="000576A6">
              <w:rPr>
                <w:noProof/>
                <w:webHidden/>
              </w:rPr>
              <w:instrText xml:space="preserve"> PAGEREF _Toc169714663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425F77F2" w14:textId="0FC79577"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4" w:history="1">
            <w:r w:rsidR="000576A6" w:rsidRPr="00B23668">
              <w:rPr>
                <w:rStyle w:val="Hipervnculo"/>
                <w:noProof/>
              </w:rPr>
              <w:t>6. Trabajos relacionados</w:t>
            </w:r>
            <w:r w:rsidR="000576A6">
              <w:rPr>
                <w:noProof/>
                <w:webHidden/>
              </w:rPr>
              <w:tab/>
            </w:r>
            <w:r w:rsidR="000576A6">
              <w:rPr>
                <w:noProof/>
                <w:webHidden/>
              </w:rPr>
              <w:fldChar w:fldCharType="begin"/>
            </w:r>
            <w:r w:rsidR="000576A6">
              <w:rPr>
                <w:noProof/>
                <w:webHidden/>
              </w:rPr>
              <w:instrText xml:space="preserve"> PAGEREF _Toc169714664 \h </w:instrText>
            </w:r>
            <w:r w:rsidR="000576A6">
              <w:rPr>
                <w:noProof/>
                <w:webHidden/>
              </w:rPr>
            </w:r>
            <w:r w:rsidR="000576A6">
              <w:rPr>
                <w:noProof/>
                <w:webHidden/>
              </w:rPr>
              <w:fldChar w:fldCharType="separate"/>
            </w:r>
            <w:r w:rsidR="000576A6">
              <w:rPr>
                <w:noProof/>
                <w:webHidden/>
              </w:rPr>
              <w:t>9</w:t>
            </w:r>
            <w:r w:rsidR="000576A6">
              <w:rPr>
                <w:noProof/>
                <w:webHidden/>
              </w:rPr>
              <w:fldChar w:fldCharType="end"/>
            </w:r>
          </w:hyperlink>
        </w:p>
        <w:p w14:paraId="63894D10" w14:textId="3085F654"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5" w:history="1">
            <w:r w:rsidR="000576A6" w:rsidRPr="00B23668">
              <w:rPr>
                <w:rStyle w:val="Hipervnculo"/>
                <w:noProof/>
              </w:rPr>
              <w:t>7. Conclusiones y Líneas de trabajo futuras</w:t>
            </w:r>
            <w:r w:rsidR="000576A6">
              <w:rPr>
                <w:noProof/>
                <w:webHidden/>
              </w:rPr>
              <w:tab/>
            </w:r>
            <w:r w:rsidR="000576A6">
              <w:rPr>
                <w:noProof/>
                <w:webHidden/>
              </w:rPr>
              <w:fldChar w:fldCharType="begin"/>
            </w:r>
            <w:r w:rsidR="000576A6">
              <w:rPr>
                <w:noProof/>
                <w:webHidden/>
              </w:rPr>
              <w:instrText xml:space="preserve"> PAGEREF _Toc169714665 \h </w:instrText>
            </w:r>
            <w:r w:rsidR="000576A6">
              <w:rPr>
                <w:noProof/>
                <w:webHidden/>
              </w:rPr>
            </w:r>
            <w:r w:rsidR="000576A6">
              <w:rPr>
                <w:noProof/>
                <w:webHidden/>
              </w:rPr>
              <w:fldChar w:fldCharType="separate"/>
            </w:r>
            <w:r w:rsidR="000576A6">
              <w:rPr>
                <w:noProof/>
                <w:webHidden/>
              </w:rPr>
              <w:t>9</w:t>
            </w:r>
            <w:r w:rsidR="000576A6">
              <w:rPr>
                <w:noProof/>
                <w:webHidden/>
              </w:rPr>
              <w:fldChar w:fldCharType="end"/>
            </w:r>
          </w:hyperlink>
        </w:p>
        <w:p w14:paraId="255E49F6" w14:textId="60DD1AFC"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6" w:history="1">
            <w:r w:rsidR="000576A6" w:rsidRPr="00B23668">
              <w:rPr>
                <w:rStyle w:val="Hipervnculo"/>
                <w:noProof/>
              </w:rPr>
              <w:t>Bibliografía</w:t>
            </w:r>
            <w:r w:rsidR="000576A6">
              <w:rPr>
                <w:noProof/>
                <w:webHidden/>
              </w:rPr>
              <w:tab/>
            </w:r>
            <w:r w:rsidR="000576A6">
              <w:rPr>
                <w:noProof/>
                <w:webHidden/>
              </w:rPr>
              <w:fldChar w:fldCharType="begin"/>
            </w:r>
            <w:r w:rsidR="000576A6">
              <w:rPr>
                <w:noProof/>
                <w:webHidden/>
              </w:rPr>
              <w:instrText xml:space="preserve"> PAGEREF _Toc169714666 \h </w:instrText>
            </w:r>
            <w:r w:rsidR="000576A6">
              <w:rPr>
                <w:noProof/>
                <w:webHidden/>
              </w:rPr>
            </w:r>
            <w:r w:rsidR="000576A6">
              <w:rPr>
                <w:noProof/>
                <w:webHidden/>
              </w:rPr>
              <w:fldChar w:fldCharType="separate"/>
            </w:r>
            <w:r w:rsidR="000576A6">
              <w:rPr>
                <w:noProof/>
                <w:webHidden/>
              </w:rPr>
              <w:t>9</w:t>
            </w:r>
            <w:r w:rsidR="000576A6">
              <w:rPr>
                <w:noProof/>
                <w:webHidden/>
              </w:rPr>
              <w:fldChar w:fldCharType="end"/>
            </w:r>
          </w:hyperlink>
        </w:p>
        <w:p w14:paraId="3ABBF04B" w14:textId="2D483278" w:rsidR="00854D07" w:rsidRDefault="000B1F2E" w:rsidP="000B1F2E">
          <w:pPr>
            <w:pStyle w:val="TDC1"/>
            <w:tabs>
              <w:tab w:val="right" w:leader="dot" w:pos="8494"/>
            </w:tabs>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69714650"/>
      <w:r>
        <w:lastRenderedPageBreak/>
        <w:t xml:space="preserve">Índice de </w:t>
      </w:r>
      <w:r w:rsidR="00516863">
        <w:t>I</w:t>
      </w:r>
      <w:r>
        <w:t>lustraciones</w:t>
      </w:r>
      <w:bookmarkEnd w:id="1"/>
    </w:p>
    <w:p w14:paraId="6075CB70" w14:textId="07809053" w:rsidR="00A06203" w:rsidRDefault="00A06203">
      <w:pPr>
        <w:pStyle w:val="Tabladeilustraciones"/>
        <w:tabs>
          <w:tab w:val="right" w:leader="dot" w:pos="8494"/>
        </w:tabs>
        <w:rPr>
          <w:noProof/>
        </w:rPr>
      </w:pPr>
      <w:r>
        <w:fldChar w:fldCharType="begin"/>
      </w:r>
      <w:r>
        <w:instrText xml:space="preserve"> TOC \h \z \c "Ilustración" </w:instrText>
      </w:r>
      <w:r>
        <w:fldChar w:fldCharType="separate"/>
      </w:r>
      <w:hyperlink w:anchor="_Toc166662746" w:history="1">
        <w:r w:rsidRPr="00746B2A">
          <w:rPr>
            <w:rStyle w:val="Hipervnculo"/>
            <w:noProof/>
          </w:rPr>
          <w:t>Ilustración 1: Ejemplo gráfico del frente de Pareto</w:t>
        </w:r>
        <w:r>
          <w:rPr>
            <w:noProof/>
            <w:webHidden/>
          </w:rPr>
          <w:tab/>
        </w:r>
        <w:r>
          <w:rPr>
            <w:noProof/>
            <w:webHidden/>
          </w:rPr>
          <w:fldChar w:fldCharType="begin"/>
        </w:r>
        <w:r>
          <w:rPr>
            <w:noProof/>
            <w:webHidden/>
          </w:rPr>
          <w:instrText xml:space="preserve"> PAGEREF _Toc166662746 \h </w:instrText>
        </w:r>
        <w:r>
          <w:rPr>
            <w:noProof/>
            <w:webHidden/>
          </w:rPr>
        </w:r>
        <w:r>
          <w:rPr>
            <w:noProof/>
            <w:webHidden/>
          </w:rPr>
          <w:fldChar w:fldCharType="separate"/>
        </w:r>
        <w:r>
          <w:rPr>
            <w:noProof/>
            <w:webHidden/>
          </w:rPr>
          <w:t>6</w:t>
        </w:r>
        <w:r>
          <w:rPr>
            <w:noProof/>
            <w:webHidden/>
          </w:rPr>
          <w:fldChar w:fldCharType="end"/>
        </w:r>
      </w:hyperlink>
    </w:p>
    <w:p w14:paraId="164AD91D" w14:textId="220A83B2" w:rsidR="0098301B" w:rsidRDefault="00A06203" w:rsidP="00A73856">
      <w:r>
        <w:fldChar w:fldCharType="end"/>
      </w:r>
    </w:p>
    <w:p w14:paraId="580B375A" w14:textId="77777777" w:rsidR="0098301B" w:rsidRDefault="0098301B">
      <w:pPr>
        <w:jc w:val="left"/>
      </w:pPr>
      <w:r>
        <w:br w:type="page"/>
      </w:r>
    </w:p>
    <w:p w14:paraId="372A1512" w14:textId="500DE1B4" w:rsidR="00C24A9E" w:rsidRDefault="009E20F5" w:rsidP="009E20F5">
      <w:pPr>
        <w:pStyle w:val="Ttulo1"/>
      </w:pPr>
      <w:bookmarkStart w:id="2" w:name="_Toc169714651"/>
      <w:r>
        <w:lastRenderedPageBreak/>
        <w:t>1. Introducción</w:t>
      </w:r>
      <w:bookmarkEnd w:id="2"/>
    </w:p>
    <w:p w14:paraId="0ECA922C" w14:textId="1EE83B27" w:rsidR="009E20F5" w:rsidRDefault="00BA7B89" w:rsidP="00BA7B89">
      <w:pPr>
        <w:ind w:firstLine="567"/>
      </w:pPr>
      <w:r>
        <w:t>La pandemia del COVID-19 ha resaltado la importancia de implementar medidas eficaces para minimizar la transmisión de enfermedades en diversos entornos, incluyendo las instituciones educativas. En este contexto, las escuelas enfrentan el desafío de organizar a los estudiantes de manera que se reduzcan los riesgos de contagio</w:t>
      </w:r>
      <w:r w:rsidR="00010FB4">
        <w:t>.</w:t>
      </w:r>
    </w:p>
    <w:p w14:paraId="709144C8" w14:textId="3C1A8747" w:rsidR="00010FB4" w:rsidRDefault="00010FB4" w:rsidP="00BA7B89">
      <w:pPr>
        <w:ind w:firstLine="567"/>
      </w:pPr>
      <w:r>
        <w:t xml:space="preserve">Una de las </w:t>
      </w:r>
      <w:r w:rsidR="002E23CA">
        <w:t>estrategias</w:t>
      </w:r>
      <w:r>
        <w:t xml:space="preserve"> que se implantaron durante la pandemia fue la implementación de los </w:t>
      </w:r>
      <w:r w:rsidR="002E23CA">
        <w:t xml:space="preserve">llamados </w:t>
      </w:r>
      <w:r>
        <w:t>grupos burbuja</w:t>
      </w:r>
      <w:r w:rsidR="00FC7316">
        <w:t xml:space="preserve"> </w:t>
      </w:r>
      <w:r w:rsidR="00FC7316">
        <w:fldChar w:fldCharType="begin"/>
      </w:r>
      <w:r w:rsidR="00FC7316">
        <w:instrText xml:space="preserve"> ADDIN ZOTERO_ITEM CSL_CITATION {"citationID":"QqKGduxo","properties":{"formattedCitation":"[1]","plainCitation":"[1]","noteIndex":0},"citationItems":[{"id":65,"uris":["http://zotero.org/users/local/eC8saxzw/items/MJIZUAJM"],"itemData":{"id":65,"type":"webpage","title":"¿Qué son los grupos burbuja? | Glosario Covid","URL":"https://www.unilabs.es/glosario/grupos-burbuja","accessed":{"date-parts":[["2024",6,20]]}}}],"schema":"https://github.com/citation-style-language/schema/raw/master/csl-citation.json"} </w:instrText>
      </w:r>
      <w:r w:rsidR="00FC7316">
        <w:fldChar w:fldCharType="separate"/>
      </w:r>
      <w:r w:rsidR="00FC7316" w:rsidRPr="00FC7316">
        <w:t>[1]</w:t>
      </w:r>
      <w:r w:rsidR="00FC7316">
        <w:fldChar w:fldCharType="end"/>
      </w:r>
      <w:r w:rsidR="002E23CA">
        <w:t xml:space="preserve">. Estos grupos consisten en conjuntos de alumnos y profesores que interactúan exclusivamente entre ellos. Esta medida permite que los miembros de un mismo grupo compartan asistencia, espacio y actividad, mientras se limita estrictamente el contacto con personas de otros grupos. El objetivo principal de esta estrategia es </w:t>
      </w:r>
      <w:r w:rsidR="00182DB6">
        <w:t>contener y reducir la propagación del virus al minimizar las interacciones entre distintos grupos de estudiantes, haciendo más fácil el rastreo y la contención de los posibles brotes.</w:t>
      </w:r>
    </w:p>
    <w:p w14:paraId="63741801" w14:textId="602D6E6D" w:rsidR="00182DB6" w:rsidRDefault="00182DB6" w:rsidP="00BA7B89">
      <w:pPr>
        <w:ind w:firstLine="567"/>
      </w:pPr>
      <w:r>
        <w:t>E</w:t>
      </w:r>
      <w:r w:rsidR="00FC7316">
        <w:t>n esta implementación, se</w:t>
      </w:r>
      <w:r>
        <w:t xml:space="preserve"> juntaba a los hermanos que estuvieran en la misma etapa y curso en el mismo </w:t>
      </w:r>
      <w:r w:rsidR="00FC7316">
        <w:t>grupo. Esta idea parte de la premisa de que los hermanos, al convivir en el mismo hogar, tenían una alta probabilidad de contagiarse mutuamente, y, por tanto, deberían estar en la misma clase para evitar la transmisión entre diferentes grupos.</w:t>
      </w:r>
    </w:p>
    <w:p w14:paraId="6EB4B041" w14:textId="3D132314" w:rsidR="00FC7316" w:rsidRDefault="00FC7316" w:rsidP="00BA7B89">
      <w:pPr>
        <w:ind w:firstLine="567"/>
      </w:pPr>
      <w:r>
        <w:t xml:space="preserve">Sin embargo, </w:t>
      </w:r>
      <w:r w:rsidR="008365AD">
        <w:t xml:space="preserve">esta medida no </w:t>
      </w:r>
      <w:r>
        <w:t>contempló adecuadamente la situación de los hermanos que no estuvieran en la misma etapa o curso.</w:t>
      </w:r>
      <w:r w:rsidR="00CA34DF">
        <w:t xml:space="preserve"> </w:t>
      </w:r>
      <w:r w:rsidR="008365AD">
        <w:t>Al pertenecer a clases distintas, e</w:t>
      </w:r>
      <w:r w:rsidR="00CA34DF">
        <w:t>stos hermanos</w:t>
      </w:r>
      <w:r w:rsidR="008365AD">
        <w:t xml:space="preserve"> </w:t>
      </w:r>
      <w:r w:rsidR="00CA34DF">
        <w:t>seguían representando un potencial riesgo entre grupos diferentes, lo que minaba la efectividad de los grupos burbuja.</w:t>
      </w:r>
    </w:p>
    <w:p w14:paraId="3BF81D39" w14:textId="345E9DEA" w:rsidR="00CA34DF" w:rsidRPr="00BA17BF" w:rsidRDefault="00BB0B21" w:rsidP="00BA7B89">
      <w:pPr>
        <w:ind w:firstLine="567"/>
      </w:pPr>
      <w:r w:rsidRPr="00BB0B21">
        <w:t>Sibling Rewiring (</w:t>
      </w:r>
      <w:proofErr w:type="spellStart"/>
      <w:r w:rsidRPr="00BB0B21">
        <w:t>SiRe</w:t>
      </w:r>
      <w:proofErr w:type="spellEnd"/>
      <w:r w:rsidRPr="00BB0B21">
        <w:t xml:space="preserve">) es una aplicación diseñada para optimizar la organización de alumnos en grupos burbuja con el objetivo de reducir el riesgo de contagio. </w:t>
      </w:r>
      <w:r w:rsidR="009E7530">
        <w:t xml:space="preserve">Fue </w:t>
      </w:r>
      <w:r w:rsidRPr="00BB0B21">
        <w:t>desarrollada como Trabajo de Fin de Grado por María Ojeda Ruiz en la Universidad de Burgos en 2021</w:t>
      </w:r>
      <w:r>
        <w:t xml:space="preserve"> </w:t>
      </w:r>
      <w:r>
        <w:fldChar w:fldCharType="begin"/>
      </w:r>
      <w:r>
        <w:instrText xml:space="preserve"> ADDIN ZOTERO_ITEM CSL_CITATION {"citationID":"4oYdEeWr","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BB0B21">
        <w:t>[2]</w:t>
      </w:r>
      <w:r>
        <w:fldChar w:fldCharType="end"/>
      </w:r>
      <w:r>
        <w:t>. En esta continuación del trabajo original, se introducirán nuevas funcionalidades y mejoras significativas que culminarán en Sibling Rewiring 2.0.</w:t>
      </w:r>
    </w:p>
    <w:p w14:paraId="687DD180" w14:textId="105F3FE6" w:rsidR="000B1F2E" w:rsidRDefault="00131547" w:rsidP="00DD3B11">
      <w:pPr>
        <w:ind w:firstLine="567"/>
      </w:pPr>
      <w:r>
        <w:t xml:space="preserve">El proyecto se basa en el marco conceptual de redes complejas </w:t>
      </w:r>
      <w:r>
        <w:fldChar w:fldCharType="begin"/>
      </w:r>
      <w:r>
        <w:instrText xml:space="preserve"> ADDIN ZOTERO_ITEM CSL_CITATION {"citationID":"nfM9ibCj","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fldChar w:fldCharType="separate"/>
      </w:r>
      <w:r w:rsidRPr="00131547">
        <w:t>[3]</w:t>
      </w:r>
      <w:r>
        <w:fldChar w:fldCharType="end"/>
      </w:r>
      <w:r>
        <w:t>. Se han modelado dos redes principales. La primera, incluye a todos los alumnos como nodos con atributos de grupo, etapa y curso, y los enlaces representan sus interacciones: la pertenencia a la misma clase o al mismo hogar. La segunda, tiene como nodos las distintas clases del colegio y como enlaces las relaciones</w:t>
      </w:r>
      <w:r w:rsidR="00DD3B11">
        <w:t xml:space="preserve"> de hermanos entre las clases, siendo los pesos de los enlaces el número de relaciones y pudiendo existir auto enlaces.</w:t>
      </w:r>
    </w:p>
    <w:p w14:paraId="29576FBD" w14:textId="77777777" w:rsidR="00F379DA" w:rsidRDefault="00FB52DE" w:rsidP="00DD3B11">
      <w:pPr>
        <w:ind w:firstLine="567"/>
      </w:pPr>
      <w:r>
        <w:t>Para optimizar la organización de los grupos, el sistema busca que los grupos burbuja estén bien compartimentados y que el riesgo de contagio entre ellos sea homogéneo, evitando penalizar a un grupo en detrimento de otro.</w:t>
      </w:r>
    </w:p>
    <w:p w14:paraId="2C6D5195" w14:textId="7B55E5A2" w:rsidR="00DD3B11" w:rsidRDefault="00FB52DE" w:rsidP="00DD3B11">
      <w:pPr>
        <w:ind w:firstLine="567"/>
      </w:pPr>
      <w:r>
        <w:t>En la red de clases se persiguen tres objetivos:</w:t>
      </w:r>
    </w:p>
    <w:p w14:paraId="44442A71" w14:textId="1A66711E" w:rsidR="00FB52DE" w:rsidRDefault="00FB52DE" w:rsidP="00FB52DE">
      <w:pPr>
        <w:pStyle w:val="Prrafodelista"/>
        <w:numPr>
          <w:ilvl w:val="0"/>
          <w:numId w:val="2"/>
        </w:numPr>
      </w:pPr>
      <w:r>
        <w:lastRenderedPageBreak/>
        <w:t xml:space="preserve">Maximizar el número de componentes desconectados. </w:t>
      </w:r>
      <w:r w:rsidR="00F379DA">
        <w:t>Se busca</w:t>
      </w:r>
      <w:r>
        <w:t xml:space="preserve"> maximizar </w:t>
      </w:r>
      <w:r w:rsidR="00F379DA">
        <w:t>el número de componentes o conjuntos de grupos que no tienen enlaces entre sí, lo que minimiza la posibilidad de transmisión de enfermedades entre diferentes grupos burbuja.</w:t>
      </w:r>
    </w:p>
    <w:p w14:paraId="75ECDD00" w14:textId="11EB7AB1" w:rsidR="00FB52DE" w:rsidRDefault="00FB52DE" w:rsidP="00FB52DE">
      <w:pPr>
        <w:pStyle w:val="Prrafodelista"/>
        <w:numPr>
          <w:ilvl w:val="0"/>
          <w:numId w:val="2"/>
        </w:numPr>
      </w:pPr>
      <w:r>
        <w:t xml:space="preserve">Minimizar la variación en el tamaño de los componentes. Se </w:t>
      </w:r>
      <w:r w:rsidR="009E7530">
        <w:t xml:space="preserve">busca que los </w:t>
      </w:r>
      <w:r w:rsidR="00B02820">
        <w:t>componentes tengan tamaños similares.</w:t>
      </w:r>
    </w:p>
    <w:p w14:paraId="3FAAD5BE" w14:textId="178D44A4" w:rsidR="00B02820" w:rsidRDefault="00B02820" w:rsidP="00FB52DE">
      <w:pPr>
        <w:pStyle w:val="Prrafodelista"/>
        <w:numPr>
          <w:ilvl w:val="0"/>
          <w:numId w:val="2"/>
        </w:numPr>
      </w:pPr>
      <w:r>
        <w:t>Minimizar la variación en el número de enlaces dentro de cada componente. Se busca que la densidad de conexiones dentro de cada partición sea uniforme.</w:t>
      </w:r>
    </w:p>
    <w:p w14:paraId="41339077" w14:textId="16B1830E" w:rsidR="00B02820" w:rsidRDefault="00B02820" w:rsidP="00B02820">
      <w:pPr>
        <w:ind w:left="567"/>
      </w:pPr>
      <w:r>
        <w:t xml:space="preserve">El riesgo de contagio en un componente es proporcional a su tamaño y a su número de </w:t>
      </w:r>
      <w:r w:rsidR="00F379DA">
        <w:t>relaciones entre hermanos</w:t>
      </w:r>
      <w:r w:rsidR="0096063E">
        <w:t xml:space="preserve">, que se calcula como la </w:t>
      </w:r>
      <w:r w:rsidR="00F379DA">
        <w:t>suma de las ponderaciones de los enlaces</w:t>
      </w:r>
      <w:r>
        <w:t>.</w:t>
      </w:r>
    </w:p>
    <w:p w14:paraId="418A3899" w14:textId="472AECCA" w:rsidR="00BB0B21" w:rsidRDefault="00B02820" w:rsidP="0096063E">
      <w:r>
        <w:t>Naturalmente,</w:t>
      </w:r>
      <w:r w:rsidR="0096063E">
        <w:t xml:space="preserve"> la metodología desarrollada en </w:t>
      </w:r>
      <w:r>
        <w:t>este proyecto no sólo es aplicable a l</w:t>
      </w:r>
      <w:r w:rsidR="00F379DA">
        <w:t xml:space="preserve">a contención </w:t>
      </w:r>
      <w:r>
        <w:t>de</w:t>
      </w:r>
      <w:r w:rsidR="00F379DA">
        <w:t>l</w:t>
      </w:r>
      <w:r>
        <w:t xml:space="preserve"> COVID-19, sino a cualquier enfermedad contagiosa, como la gripe o la varicela.</w:t>
      </w:r>
      <w:r w:rsidR="00F379DA">
        <w:t xml:space="preserve"> Esta versatilidad hace que el </w:t>
      </w:r>
      <w:r w:rsidR="0096063E">
        <w:t>s</w:t>
      </w:r>
      <w:r w:rsidR="00F379DA">
        <w:t>istema sea una herramienta valiosa para la prevención y control de diversas infecciones en cualquier situación epidemiológica.</w:t>
      </w:r>
    </w:p>
    <w:p w14:paraId="4B14A7EF" w14:textId="77777777" w:rsidR="00BB0B21" w:rsidRDefault="00BB0B21" w:rsidP="009E20F5"/>
    <w:p w14:paraId="4CEEAF4A" w14:textId="5C58BB63" w:rsidR="00293756" w:rsidRDefault="00293756" w:rsidP="00293756">
      <w:pPr>
        <w:pStyle w:val="Ttulo2"/>
        <w:numPr>
          <w:ilvl w:val="1"/>
          <w:numId w:val="3"/>
        </w:numPr>
      </w:pPr>
      <w:r>
        <w:t>Estructura de la memoria</w:t>
      </w:r>
    </w:p>
    <w:p w14:paraId="7D91C5A8" w14:textId="2759F1C5" w:rsidR="00293756" w:rsidRDefault="00293756" w:rsidP="00293756"/>
    <w:p w14:paraId="5D46190D" w14:textId="23C3B57D" w:rsidR="00293756" w:rsidRPr="00293756" w:rsidRDefault="00293756" w:rsidP="00293756">
      <w:pPr>
        <w:pStyle w:val="Ttulo2"/>
      </w:pPr>
      <w:r>
        <w:t>1.2 Materiales adjuntos</w:t>
      </w:r>
    </w:p>
    <w:p w14:paraId="4CF89620" w14:textId="77777777" w:rsidR="000B1F2E" w:rsidRPr="00BA17BF" w:rsidRDefault="000B1F2E">
      <w:pPr>
        <w:jc w:val="left"/>
      </w:pPr>
      <w:r w:rsidRPr="00BA17BF">
        <w:br w:type="page"/>
      </w:r>
    </w:p>
    <w:p w14:paraId="17D9F00D" w14:textId="02A2302C" w:rsidR="009E20F5" w:rsidRPr="009E20F5" w:rsidRDefault="009E20F5" w:rsidP="009E20F5">
      <w:pPr>
        <w:pStyle w:val="Ttulo1"/>
      </w:pPr>
      <w:bookmarkStart w:id="3" w:name="_Toc169714652"/>
      <w:r>
        <w:lastRenderedPageBreak/>
        <w:t>2. Objetivos del proyecto</w:t>
      </w:r>
      <w:bookmarkEnd w:id="3"/>
    </w:p>
    <w:p w14:paraId="6B4A6402" w14:textId="5B248381" w:rsidR="00293756" w:rsidRDefault="00293756" w:rsidP="00293756">
      <w:pPr>
        <w:ind w:firstLine="567"/>
      </w:pPr>
      <w:r>
        <w:t>A continuación, se detallan los objetivos del proyecto.</w:t>
      </w:r>
    </w:p>
    <w:p w14:paraId="7DBDDFAE" w14:textId="77777777" w:rsidR="00293756" w:rsidRDefault="00293756" w:rsidP="00293756">
      <w:pPr>
        <w:ind w:firstLine="567"/>
      </w:pPr>
    </w:p>
    <w:p w14:paraId="2953ACA2" w14:textId="5A03473A" w:rsidR="00293756" w:rsidRDefault="00293756" w:rsidP="00293756">
      <w:pPr>
        <w:pStyle w:val="Ttulo2"/>
      </w:pPr>
      <w:r>
        <w:t>2.1 Objetivos generales</w:t>
      </w:r>
    </w:p>
    <w:p w14:paraId="7FE54659" w14:textId="77777777" w:rsidR="00293756" w:rsidRPr="00293756" w:rsidRDefault="00293756" w:rsidP="00293756"/>
    <w:p w14:paraId="36F80C3F" w14:textId="3395FC4A" w:rsidR="00293756" w:rsidRDefault="00293756" w:rsidP="00293756">
      <w:pPr>
        <w:pStyle w:val="Ttulo2"/>
      </w:pPr>
      <w:r>
        <w:t>2.2 Objetivos técnicos</w:t>
      </w:r>
    </w:p>
    <w:p w14:paraId="478CFD7B" w14:textId="77777777" w:rsidR="00293756" w:rsidRPr="00293756" w:rsidRDefault="00293756" w:rsidP="00293756"/>
    <w:p w14:paraId="3FA89E1F" w14:textId="43428519" w:rsidR="00293756" w:rsidRDefault="00293756" w:rsidP="00293756">
      <w:pPr>
        <w:pStyle w:val="Ttulo2"/>
      </w:pPr>
      <w:r>
        <w:t>2.3 Objetivos personales</w:t>
      </w:r>
    </w:p>
    <w:p w14:paraId="20CC5D50" w14:textId="77777777" w:rsidR="00293756" w:rsidRPr="00293756" w:rsidRDefault="00293756" w:rsidP="00293756"/>
    <w:p w14:paraId="52CDF516" w14:textId="77777777" w:rsidR="000B1F2E" w:rsidRDefault="000B1F2E">
      <w:pPr>
        <w:jc w:val="left"/>
      </w:pPr>
      <w:r>
        <w:br w:type="page"/>
      </w:r>
    </w:p>
    <w:p w14:paraId="53759A9F" w14:textId="7F421508" w:rsidR="009E20F5" w:rsidRDefault="009E20F5" w:rsidP="009E20F5">
      <w:pPr>
        <w:pStyle w:val="Ttulo1"/>
      </w:pPr>
      <w:bookmarkStart w:id="4" w:name="_Toc169714653"/>
      <w:r>
        <w:lastRenderedPageBreak/>
        <w:t>3. Conceptos teóricos</w:t>
      </w:r>
      <w:bookmarkEnd w:id="4"/>
    </w:p>
    <w:p w14:paraId="089656F0" w14:textId="783B1643" w:rsidR="009E20F5" w:rsidRPr="009E20F5" w:rsidRDefault="00293756" w:rsidP="009E20F5">
      <w:r>
        <w:tab/>
      </w:r>
    </w:p>
    <w:p w14:paraId="3527AB84" w14:textId="77777777" w:rsidR="00737EAC" w:rsidRDefault="00737EAC" w:rsidP="00C24A9E"/>
    <w:p w14:paraId="0CD19B02" w14:textId="5D403827" w:rsidR="001646FD" w:rsidRDefault="009E20F5" w:rsidP="001646FD">
      <w:pPr>
        <w:pStyle w:val="Ttulo2"/>
      </w:pPr>
      <w:bookmarkStart w:id="5" w:name="_Toc169714654"/>
      <w:r>
        <w:t xml:space="preserve">3.1 </w:t>
      </w:r>
      <w:r w:rsidR="001646FD">
        <w:t>Definición del problema</w:t>
      </w:r>
      <w:bookmarkEnd w:id="5"/>
    </w:p>
    <w:p w14:paraId="357828B5" w14:textId="5463552A" w:rsidR="00367BA5" w:rsidRDefault="00367BA5" w:rsidP="0029402B">
      <w:pPr>
        <w:ind w:firstLine="567"/>
      </w:pPr>
      <w:r>
        <w:t>En este apartado se explicará cuál es el problema por resolver y qué datos se utilizarán para su resolución.</w:t>
      </w:r>
    </w:p>
    <w:p w14:paraId="7DE136CD" w14:textId="7DDC1337" w:rsidR="002B3AFD" w:rsidRDefault="001646FD" w:rsidP="00280F36">
      <w:pPr>
        <w:ind w:firstLine="709"/>
      </w:pPr>
      <w:r>
        <w:t>Se intenta reducir la probabilidad de contagio de</w:t>
      </w:r>
      <w:r w:rsidR="005E5EB7">
        <w:t>l virus SARS-CoV-2</w:t>
      </w:r>
      <w:r>
        <w:t xml:space="preserve"> entre los alumnos de un </w:t>
      </w:r>
      <w:r w:rsidR="0009492A">
        <w:t>colegio</w:t>
      </w:r>
      <w:r>
        <w:t>.</w:t>
      </w:r>
      <w:r w:rsidR="00E85A75">
        <w:t xml:space="preserve"> </w:t>
      </w:r>
      <w:r w:rsidR="003042FC">
        <w:t>Cada estudiante tiene un nombre (identificador numérico), una etapa (infantil</w:t>
      </w:r>
      <w:r w:rsidR="0009492A">
        <w:t xml:space="preserve"> o</w:t>
      </w:r>
      <w:r w:rsidR="003042FC">
        <w:t xml:space="preserve"> primari</w:t>
      </w:r>
      <w:r w:rsidR="0009492A">
        <w:t>a</w:t>
      </w:r>
      <w:r w:rsidR="003042FC">
        <w:t xml:space="preserve">), un curso (1º, 2º, 3º, …) y un grupo (A, B, C, …). Llamaremos hermanos a los estudiantes </w:t>
      </w:r>
      <w:r w:rsidR="00E85A75">
        <w:t>que viven juntos</w:t>
      </w:r>
      <w:r w:rsidR="003042FC">
        <w:t>.</w:t>
      </w:r>
    </w:p>
    <w:p w14:paraId="2A4984F7" w14:textId="1243E0E3" w:rsidR="00E85A75" w:rsidRDefault="00E85A75" w:rsidP="00280F36">
      <w:pPr>
        <w:ind w:firstLine="709"/>
      </w:pPr>
      <w:r>
        <w:t>De esta manera, cada estudiante se relaciona con los demás estudiantes de su clase y con sus hermanos si tiene. Para formalizar esto, definiremos un grafo con los estudiantes como nodos y sus relaciones con otros estudiantes como enlaces. Cada nodo tendrá los atributos nombre, etapa, curso y grupo.</w:t>
      </w:r>
    </w:p>
    <w:p w14:paraId="627FB839" w14:textId="529FB916" w:rsidR="00365F5F" w:rsidRDefault="00FA58AB" w:rsidP="00280F36">
      <w:pPr>
        <w:ind w:firstLine="709"/>
      </w:pPr>
      <w:r>
        <w:t xml:space="preserve">Para saber quién es hermano de quién, definiremos una matriz con los atributos de cada estudiante </w:t>
      </w:r>
      <w:r w:rsidR="00365F5F">
        <w:t>y el nombre de su hermano en cada fila.</w:t>
      </w:r>
    </w:p>
    <w:p w14:paraId="3FCCB22E" w14:textId="77777777" w:rsidR="00365F5F" w:rsidRDefault="00365F5F" w:rsidP="001646FD"/>
    <w:p w14:paraId="3FADB8D3" w14:textId="39E923D1" w:rsidR="00365F5F" w:rsidRDefault="009E20F5" w:rsidP="00365F5F">
      <w:pPr>
        <w:pStyle w:val="Ttulo2"/>
      </w:pPr>
      <w:bookmarkStart w:id="6" w:name="_Toc169714655"/>
      <w:r>
        <w:t xml:space="preserve">3.2 </w:t>
      </w:r>
      <w:r w:rsidR="00365F5F">
        <w:t>Resolución del problema</w:t>
      </w:r>
      <w:bookmarkEnd w:id="6"/>
    </w:p>
    <w:p w14:paraId="61ACDD09" w14:textId="268AB116" w:rsidR="00365F5F" w:rsidRDefault="00365F5F" w:rsidP="00280F36">
      <w:pPr>
        <w:ind w:firstLine="709"/>
      </w:pPr>
      <w:r>
        <w:t>En este apartado se explicará cómo se tratarán los datos del problema para resolverlo. Para resolver el problema, cambiaremos a los hermanos de grupo de forma de que se reduzcan los enlaces entre estudiantes de distintas clases pero procurando que todas las clases tengan un riesgo similar de contagio.</w:t>
      </w:r>
    </w:p>
    <w:p w14:paraId="08C74D56" w14:textId="73E02B64" w:rsidR="00365F5F" w:rsidRDefault="003E4535" w:rsidP="00280F36">
      <w:pPr>
        <w:ind w:firstLine="709"/>
      </w:pPr>
      <w:r>
        <w:t>Para hacer esto, de</w:t>
      </w:r>
      <w:r w:rsidR="00CA74D2">
        <w:t>fin</w:t>
      </w:r>
      <w:r>
        <w:t>iremos un grafo cuyos nodos serán las clases y cuyos enlaces serán las relaciones de hermanos entre clases. Es decir, si un hermano de la clase 1º de primaria A tiene un hermano en la clase 2º de primaria B, los nodos “primaria1A” y “primaria2B” estarán conectados entre sí. Cada nodo tiene como atributos un nombre (cadena con la etapa, el curso y el grupo), una etapa, un curso, un grupo y unos estudiantes (lista con los nombres de los estudiantes de esa clase).</w:t>
      </w:r>
    </w:p>
    <w:p w14:paraId="54CC4DBE" w14:textId="64605BE8" w:rsidR="003E4535" w:rsidRDefault="003E4535" w:rsidP="00280F36">
      <w:pPr>
        <w:ind w:firstLine="709"/>
      </w:pPr>
      <w:r>
        <w:t>El primer objetivo es reducir el número de enlaces entre clases o aumentar el número de componentes del grafo.</w:t>
      </w:r>
      <w:r w:rsidR="00CA74D2">
        <w:t xml:space="preserve"> Por lo tanto, para optimizar el primer objetivo, se buscará maximizar el número de componentes del grafo de clases.</w:t>
      </w:r>
    </w:p>
    <w:p w14:paraId="68D40513" w14:textId="7F2BF909" w:rsidR="002B3AFD" w:rsidRDefault="00CA74D2" w:rsidP="00280F36">
      <w:pPr>
        <w:ind w:firstLine="709"/>
      </w:pPr>
      <w:r>
        <w:t>Sin embargo, este objetivo por sí solo causaría que todos los hermanos fueran enviados al mismo grupo X en todos los cursos, creando un desbalance en el riesgo de contagio: los alumnos de las demás grupos tendrían un riesgo muy bajo, mientras que los del grupo X tendrían un riesgo muy alto.</w:t>
      </w:r>
    </w:p>
    <w:p w14:paraId="27235280" w14:textId="6F49918C" w:rsidR="00CA74D2" w:rsidRDefault="00CA74D2" w:rsidP="00280F36">
      <w:pPr>
        <w:ind w:firstLine="709"/>
      </w:pPr>
      <w:r>
        <w:lastRenderedPageBreak/>
        <w:t>Para solucionar esto, el segundo objetivo buscará que el tamaño de los compontes sea parecido. Entonces, para optimizar el segundo objetivo, se buscará minimizar la varianza entre los tamaños de los componentes.</w:t>
      </w:r>
    </w:p>
    <w:p w14:paraId="709BA81D" w14:textId="669B4D86" w:rsidR="00BD0ED5" w:rsidRDefault="00BD0ED5" w:rsidP="00C24A9E"/>
    <w:p w14:paraId="6CB165CD" w14:textId="5CD84A6A" w:rsidR="001E5A57" w:rsidRDefault="009E20F5" w:rsidP="001E5A57">
      <w:pPr>
        <w:pStyle w:val="Ttulo2"/>
      </w:pPr>
      <w:bookmarkStart w:id="7" w:name="_Toc169714656"/>
      <w:r>
        <w:t xml:space="preserve">3.3 </w:t>
      </w:r>
      <w:r w:rsidR="00A552BB">
        <w:t xml:space="preserve">Aproximaciones para la </w:t>
      </w:r>
      <w:r w:rsidR="001E5A57">
        <w:t>Optimización Multiobjetivo</w:t>
      </w:r>
      <w:bookmarkEnd w:id="7"/>
    </w:p>
    <w:p w14:paraId="6C9B69D3" w14:textId="480E4ED4" w:rsidR="001E5A57" w:rsidRDefault="001E5A57" w:rsidP="00280F36">
      <w:pPr>
        <w:ind w:firstLine="709"/>
      </w:pPr>
      <w:r>
        <w:t>Como se ha dicho en el anterior apartado, el primer objetivo será maximizar el número de componentes del grafo de clases</w:t>
      </w:r>
      <w:r w:rsidR="00A552BB">
        <w:t>,</w:t>
      </w:r>
      <w:r>
        <w:t xml:space="preserve"> el segundo objetivo será minimizar la varianza entre los tamaños de estos componentes</w:t>
      </w:r>
      <w:r w:rsidR="00A552BB">
        <w:t xml:space="preserve"> y el tercer objetivo será minimizar la varianza entre el número de enlaces de cada componente</w:t>
      </w:r>
      <w:r>
        <w:t>.</w:t>
      </w:r>
    </w:p>
    <w:p w14:paraId="584941F5" w14:textId="1A118611" w:rsidR="001E5A57" w:rsidRDefault="001E5A57" w:rsidP="00280F36">
      <w:pPr>
        <w:ind w:firstLine="709"/>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p>
    <w:p w14:paraId="77D9ED8D" w14:textId="77777777" w:rsidR="00D352AD" w:rsidRDefault="00D352AD" w:rsidP="00280F36">
      <w:pPr>
        <w:ind w:firstLine="709"/>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280F36">
      <w:pPr>
        <w:ind w:firstLine="709"/>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280F36">
      <w:pPr>
        <w:ind w:firstLine="709"/>
      </w:pPr>
      <w:r>
        <w:t>E</w:t>
      </w:r>
      <w:r w:rsidR="00D352AD">
        <w:t xml:space="preserve">stos dos últimos métodos </w:t>
      </w:r>
      <w:r>
        <w:t>sólo permiten ver una solución final, a pesar de que pueda haber varias soluciones con igual beneficio pero distintos valores para cada objetivo.</w:t>
      </w:r>
    </w:p>
    <w:p w14:paraId="5E82B730" w14:textId="64DA0C13" w:rsidR="00863B6F" w:rsidRDefault="00863B6F" w:rsidP="00D352AD">
      <w:r>
        <w:t>El óptimo de Pareto</w:t>
      </w:r>
      <w:r w:rsidR="00872514">
        <w:t xml:space="preserve"> se define de la siguiente manera:</w:t>
      </w:r>
    </w:p>
    <w:p w14:paraId="644F6A10" w14:textId="48724F44" w:rsidR="00872514" w:rsidRPr="002D0742" w:rsidRDefault="00872514" w:rsidP="00D352AD">
      <w:r>
        <w:tab/>
        <w:t xml:space="preserve">Una solución </w:t>
      </w:r>
      <w:r w:rsidR="001C30EC">
        <w:t>x</w:t>
      </w:r>
      <w:r w:rsidR="001C30EC">
        <w:rPr>
          <w:vertAlign w:val="subscript"/>
        </w:rPr>
        <w:t>i</w:t>
      </w:r>
      <w:r>
        <w:t xml:space="preserve"> domina</w:t>
      </w:r>
      <w:r w:rsidR="001C30EC">
        <w:t xml:space="preserve"> </w:t>
      </w:r>
      <w:r>
        <w:t xml:space="preserve">otra solución </w:t>
      </w:r>
      <w:r w:rsidR="001C30EC">
        <w:t>x</w:t>
      </w:r>
      <w:r w:rsidR="001C30EC" w:rsidRPr="001C30EC">
        <w:rPr>
          <w:vertAlign w:val="subscript"/>
        </w:rPr>
        <w:t>j</w:t>
      </w:r>
      <w:r w:rsidR="006F397F">
        <w:t xml:space="preserve"> </w:t>
      </w:r>
      <w:r>
        <w:t>si</w:t>
      </w:r>
      <w:r w:rsidR="006F397F">
        <w:t xml:space="preserve"> las dos siguientes condiciones se cumplen</w:t>
      </w:r>
      <w:r>
        <w:t xml:space="preserve">: </w:t>
      </w:r>
    </w:p>
    <w:p w14:paraId="5FE98055" w14:textId="0E5C8ABE" w:rsidR="001E5A57" w:rsidRDefault="00872514" w:rsidP="00872514">
      <w:pPr>
        <w:pStyle w:val="Prrafodelista"/>
        <w:numPr>
          <w:ilvl w:val="0"/>
          <w:numId w:val="1"/>
        </w:numPr>
      </w:pPr>
      <w:r>
        <w:t xml:space="preserve">La solución </w:t>
      </w:r>
      <w:r w:rsidR="001C30EC">
        <w:t>x</w:t>
      </w:r>
      <w:r w:rsidR="001C30EC">
        <w:rPr>
          <w:vertAlign w:val="subscript"/>
        </w:rPr>
        <w:t>i</w:t>
      </w:r>
      <w:r>
        <w:t xml:space="preserve"> es igual o mejor </w:t>
      </w:r>
      <w:r w:rsidR="006F397F">
        <w:t xml:space="preserve">que </w:t>
      </w:r>
      <w:r w:rsidR="001C30EC">
        <w:t>x</w:t>
      </w:r>
      <w:r w:rsidR="001C30EC" w:rsidRPr="001C30EC">
        <w:rPr>
          <w:vertAlign w:val="subscript"/>
        </w:rPr>
        <w:t>j</w:t>
      </w:r>
      <w:r w:rsidR="006F397F">
        <w:t xml:space="preserve"> para todas las funciones objetivo</w:t>
      </w:r>
    </w:p>
    <w:p w14:paraId="2C0D4F7E" w14:textId="15B08997" w:rsidR="006F397F" w:rsidRDefault="00056BCA" w:rsidP="006F397F">
      <w:pPr>
        <w:pStyle w:val="Prrafodelista"/>
        <w:numPr>
          <w:ilvl w:val="0"/>
          <w:numId w:val="1"/>
        </w:numPr>
      </w:pPr>
      <w:r>
        <w:rPr>
          <w:noProof/>
        </w:rPr>
        <mc:AlternateContent>
          <mc:Choice Requires="wps">
            <w:drawing>
              <wp:anchor distT="0" distB="0" distL="114300" distR="114300" simplePos="0" relativeHeight="251665408" behindDoc="0" locked="0" layoutInCell="1" allowOverlap="1" wp14:anchorId="4DA784F4" wp14:editId="309B192F">
                <wp:simplePos x="0" y="0"/>
                <wp:positionH relativeFrom="margin">
                  <wp:align>right</wp:align>
                </wp:positionH>
                <wp:positionV relativeFrom="paragraph">
                  <wp:posOffset>2066780</wp:posOffset>
                </wp:positionV>
                <wp:extent cx="5400040" cy="635"/>
                <wp:effectExtent l="0" t="0" r="0" b="9525"/>
                <wp:wrapTopAndBottom/>
                <wp:docPr id="618249581"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80C3CA7" w14:textId="4F70FC6D" w:rsidR="006F397F" w:rsidRPr="0094449B" w:rsidRDefault="006F397F" w:rsidP="006F397F">
                            <w:pPr>
                              <w:pStyle w:val="Descripcin"/>
                              <w:jc w:val="left"/>
                              <w:rPr>
                                <w:szCs w:val="22"/>
                              </w:rPr>
                            </w:pPr>
                            <w:bookmarkStart w:id="8" w:name="_Toc166662746"/>
                            <w:r>
                              <w:t xml:space="preserve">Ilustración </w:t>
                            </w:r>
                            <w:r>
                              <w:fldChar w:fldCharType="begin"/>
                            </w:r>
                            <w:r>
                              <w:instrText xml:space="preserve"> SEQ Ilustración \* ARABIC </w:instrText>
                            </w:r>
                            <w:r>
                              <w:fldChar w:fldCharType="separate"/>
                            </w:r>
                            <w:r>
                              <w:rPr>
                                <w:noProof/>
                              </w:rPr>
                              <w:t>1</w:t>
                            </w:r>
                            <w:r>
                              <w:fldChar w:fldCharType="end"/>
                            </w:r>
                            <w:r>
                              <w:t xml:space="preserve">: </w:t>
                            </w:r>
                            <w:r w:rsidR="001C30EC">
                              <w:t>Ejemplo gráfico del frente de Pareto</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A784F4" id="Cuadro de texto 1" o:spid="_x0000_s1028" type="#_x0000_t202" style="position:absolute;left:0;text-align:left;margin-left:374pt;margin-top:162.75pt;width:425.2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R+yGQIAAD8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" stroked="f">
                <v:textbox style="mso-fit-shape-to-text:t" inset="0,0,0,0">
                  <w:txbxContent>
                    <w:p w14:paraId="780C3CA7" w14:textId="4F70FC6D" w:rsidR="006F397F" w:rsidRPr="0094449B" w:rsidRDefault="006F397F" w:rsidP="006F397F">
                      <w:pPr>
                        <w:pStyle w:val="Descripcin"/>
                        <w:jc w:val="left"/>
                        <w:rPr>
                          <w:szCs w:val="22"/>
                        </w:rPr>
                      </w:pPr>
                      <w:bookmarkStart w:id="9" w:name="_Toc166662746"/>
                      <w:r>
                        <w:t xml:space="preserve">Ilustración </w:t>
                      </w:r>
                      <w:r>
                        <w:fldChar w:fldCharType="begin"/>
                      </w:r>
                      <w:r>
                        <w:instrText xml:space="preserve"> SEQ Ilustración \* ARABIC </w:instrText>
                      </w:r>
                      <w:r>
                        <w:fldChar w:fldCharType="separate"/>
                      </w:r>
                      <w:r>
                        <w:rPr>
                          <w:noProof/>
                        </w:rPr>
                        <w:t>1</w:t>
                      </w:r>
                      <w:r>
                        <w:fldChar w:fldCharType="end"/>
                      </w:r>
                      <w:r>
                        <w:t xml:space="preserve">: </w:t>
                      </w:r>
                      <w:r w:rsidR="001C30EC">
                        <w:t>Ejemplo gráfico del frente de Pareto</w:t>
                      </w:r>
                      <w:bookmarkEnd w:id="9"/>
                    </w:p>
                  </w:txbxContent>
                </v:textbox>
                <w10:wrap type="topAndBottom" anchorx="margin"/>
              </v:shape>
            </w:pict>
          </mc:Fallback>
        </mc:AlternateContent>
      </w:r>
      <w:r w:rsidRPr="006F397F">
        <w:rPr>
          <w:noProof/>
        </w:rPr>
        <w:drawing>
          <wp:anchor distT="0" distB="0" distL="114300" distR="114300" simplePos="0" relativeHeight="251663360" behindDoc="0" locked="0" layoutInCell="1" allowOverlap="1" wp14:anchorId="4EB2170E" wp14:editId="47711633">
            <wp:simplePos x="0" y="0"/>
            <wp:positionH relativeFrom="margin">
              <wp:align>left</wp:align>
            </wp:positionH>
            <wp:positionV relativeFrom="paragraph">
              <wp:posOffset>261620</wp:posOffset>
            </wp:positionV>
            <wp:extent cx="4504055" cy="1816100"/>
            <wp:effectExtent l="0" t="0" r="0"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0"/>
                    <a:stretch>
                      <a:fillRect/>
                    </a:stretch>
                  </pic:blipFill>
                  <pic:spPr>
                    <a:xfrm>
                      <a:off x="0" y="0"/>
                      <a:ext cx="4504055" cy="1816100"/>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La solución </w:t>
      </w:r>
      <w:r w:rsidR="001C30EC">
        <w:t>x</w:t>
      </w:r>
      <w:r w:rsidR="001C30EC">
        <w:rPr>
          <w:vertAlign w:val="subscript"/>
        </w:rPr>
        <w:t>i</w:t>
      </w:r>
      <w:r w:rsidR="006F397F">
        <w:t xml:space="preserve"> es estrictamente mejor que </w:t>
      </w:r>
      <w:r w:rsidR="001C30EC">
        <w:t>x</w:t>
      </w:r>
      <w:r w:rsidR="001C30EC" w:rsidRPr="001C30EC">
        <w:rPr>
          <w:vertAlign w:val="subscript"/>
        </w:rPr>
        <w:t>j</w:t>
      </w:r>
      <w:r w:rsidR="006F397F">
        <w:t xml:space="preserve"> en al menos un objetivo</w:t>
      </w:r>
    </w:p>
    <w:p w14:paraId="5FD35148" w14:textId="3B9F9B98" w:rsidR="006F397F" w:rsidRDefault="006F397F" w:rsidP="00280F36">
      <w:pPr>
        <w:ind w:firstLine="567"/>
      </w:pPr>
      <w:r>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 xml:space="preserve">(x). En este ejemplo las dos funciones se quieren minimizar. Se </w:t>
      </w:r>
      <w:r w:rsidR="001C30EC">
        <w:lastRenderedPageBreak/>
        <w:t>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Se puede resumir en que las solución 1 y la solución 2 son no dominadas porque ninguna de ellas es superada en ambos objetivos simultáneamente por otra solución. </w:t>
      </w:r>
    </w:p>
    <w:p w14:paraId="342D5DD5" w14:textId="2BA6CA5B" w:rsidR="00056BCA" w:rsidRDefault="00056BCA" w:rsidP="00280F36">
      <w:pPr>
        <w:ind w:firstLine="567"/>
      </w:pPr>
      <w:r>
        <w:t>El conjunto de soluciones que no son dominadas por ninguna otra se denomina el frente de Pareto y representa las mejores soluciones encontradas. Esta aproximación</w:t>
      </w:r>
      <w:r w:rsidR="00B0092F">
        <w:t xml:space="preserve"> </w:t>
      </w:r>
      <w:r>
        <w:t>aporta diversidad de soluciones</w:t>
      </w:r>
      <w:r w:rsidR="00B0092F">
        <w:t xml:space="preserve"> y es la que utilizaré para la resolución del problema.</w:t>
      </w:r>
    </w:p>
    <w:p w14:paraId="1DDAB113" w14:textId="77777777" w:rsidR="009E20F5" w:rsidRDefault="009E20F5" w:rsidP="006F397F"/>
    <w:p w14:paraId="4901EBA0" w14:textId="77777777" w:rsidR="00D574B2" w:rsidRDefault="00D574B2" w:rsidP="00C24A9E"/>
    <w:p w14:paraId="6696D1A7" w14:textId="482184C3" w:rsidR="009E20F5" w:rsidRDefault="009E20F5" w:rsidP="009E20F5">
      <w:pPr>
        <w:pStyle w:val="Ttulo2"/>
      </w:pPr>
      <w:bookmarkStart w:id="10" w:name="_Toc169714657"/>
      <w:r>
        <w:t>3.</w:t>
      </w:r>
      <w:r w:rsidR="0012180F">
        <w:t>4</w:t>
      </w:r>
      <w:r>
        <w:t xml:space="preserve"> A</w:t>
      </w:r>
      <w:r w:rsidR="0012180F">
        <w:t>lgoritmo genético</w:t>
      </w:r>
      <w:bookmarkEnd w:id="10"/>
    </w:p>
    <w:p w14:paraId="189B96B8" w14:textId="5553B9EE" w:rsidR="009E20F5" w:rsidRDefault="0012180F" w:rsidP="009E20F5">
      <w:r>
        <w:t>CONCEPTOS DE CONVERGENCIA DIVERSIDAD Y EXPLORACIÓN.</w:t>
      </w:r>
    </w:p>
    <w:p w14:paraId="5DE1AACE" w14:textId="77777777" w:rsidR="000B1F2E" w:rsidRDefault="000B1F2E" w:rsidP="009E20F5"/>
    <w:p w14:paraId="0C228F90" w14:textId="137B666A" w:rsidR="000B1F2E" w:rsidRDefault="000B1F2E" w:rsidP="000B1F2E">
      <w:pPr>
        <w:pStyle w:val="Ttulo3"/>
      </w:pPr>
      <w:r>
        <w:t>3.</w:t>
      </w:r>
      <w:r w:rsidR="0012180F">
        <w:t>4</w:t>
      </w:r>
      <w:r>
        <w:t>.1 Representación del genotipo</w:t>
      </w:r>
    </w:p>
    <w:p w14:paraId="22DDBB4D" w14:textId="77777777" w:rsidR="00D10D9D" w:rsidRDefault="00D10D9D" w:rsidP="00F5348D">
      <w:pPr>
        <w:ind w:firstLine="567"/>
      </w:pPr>
      <w:r>
        <w:t>El genotipo será una lista de tamaño igual al número de hermanos. Cada elemento de la lista será un valor entre 0 y el número de grupos menos 1. Estos elementos representarán el grupo que se le asignará a cada hermano. Para saber a qué hermano se le asignará, se utilizará la posición de la lista.</w:t>
      </w:r>
    </w:p>
    <w:p w14:paraId="113E1ED6" w14:textId="77777777" w:rsidR="009E20F5" w:rsidRDefault="009E20F5" w:rsidP="009E20F5"/>
    <w:p w14:paraId="6AF1ED71" w14:textId="33B882A6" w:rsidR="009E20F5" w:rsidRDefault="000B1F2E" w:rsidP="000B1F2E">
      <w:pPr>
        <w:pStyle w:val="Ttulo3"/>
      </w:pPr>
      <w:r>
        <w:t>3.</w:t>
      </w:r>
      <w:r w:rsidR="0012180F">
        <w:t>4</w:t>
      </w:r>
      <w:r>
        <w:t>.2 Representación del fenotipo</w:t>
      </w:r>
    </w:p>
    <w:p w14:paraId="50819126" w14:textId="77777777" w:rsidR="000B1F2E" w:rsidRDefault="000B1F2E" w:rsidP="000B1F2E"/>
    <w:p w14:paraId="3CE773A6" w14:textId="77777777" w:rsidR="000B1F2E" w:rsidRPr="000B1F2E" w:rsidRDefault="000B1F2E" w:rsidP="000B1F2E"/>
    <w:p w14:paraId="7A55CAC7" w14:textId="63748C29" w:rsidR="000B1F2E" w:rsidRDefault="000B1F2E" w:rsidP="000B1F2E">
      <w:pPr>
        <w:pStyle w:val="Ttulo3"/>
      </w:pPr>
      <w:r>
        <w:t>3.</w:t>
      </w:r>
      <w:r w:rsidR="0012180F">
        <w:t>4</w:t>
      </w:r>
      <w:r>
        <w:t>.3 Traducción del genotipo a fenotipo</w:t>
      </w:r>
    </w:p>
    <w:p w14:paraId="11C965AF" w14:textId="77777777" w:rsidR="000B1F2E" w:rsidRDefault="000B1F2E" w:rsidP="000B1F2E"/>
    <w:p w14:paraId="4129295C" w14:textId="77777777" w:rsidR="000B1F2E" w:rsidRPr="000B1F2E" w:rsidRDefault="000B1F2E" w:rsidP="000B1F2E"/>
    <w:p w14:paraId="23CAEC76" w14:textId="5DCB747A" w:rsidR="000B1F2E" w:rsidRDefault="000B1F2E" w:rsidP="000B1F2E">
      <w:pPr>
        <w:pStyle w:val="Ttulo3"/>
      </w:pPr>
      <w:r>
        <w:t>3.</w:t>
      </w:r>
      <w:r w:rsidR="0012180F">
        <w:t>4</w:t>
      </w:r>
      <w:r>
        <w:t>.4 Función de adaptación</w:t>
      </w:r>
    </w:p>
    <w:p w14:paraId="0C4FBB39" w14:textId="77777777" w:rsidR="000B1F2E" w:rsidRDefault="000B1F2E" w:rsidP="000B1F2E"/>
    <w:p w14:paraId="23D68AB3" w14:textId="77777777" w:rsidR="000B1F2E" w:rsidRPr="000B1F2E" w:rsidRDefault="000B1F2E" w:rsidP="000B1F2E"/>
    <w:p w14:paraId="49552775" w14:textId="7D1D7E8B" w:rsidR="000B1F2E" w:rsidRDefault="000B1F2E" w:rsidP="000B1F2E">
      <w:pPr>
        <w:pStyle w:val="Ttulo3"/>
      </w:pPr>
      <w:r>
        <w:t>3.</w:t>
      </w:r>
      <w:r w:rsidR="0012180F">
        <w:t>4</w:t>
      </w:r>
      <w:r>
        <w:t>.5 Operadores genéticos</w:t>
      </w:r>
    </w:p>
    <w:p w14:paraId="55F314AB" w14:textId="77777777" w:rsidR="000B1F2E" w:rsidRDefault="000B1F2E" w:rsidP="000B1F2E"/>
    <w:p w14:paraId="3DCF8071" w14:textId="471062E0" w:rsidR="005E5EB7" w:rsidRDefault="00514D22" w:rsidP="00F5348D">
      <w:pPr>
        <w:ind w:firstLine="567"/>
      </w:pPr>
      <w:r>
        <w:t xml:space="preserve">La probabilidad </w:t>
      </w:r>
      <w:r w:rsidR="007E07D3">
        <w:t>de cruce</w:t>
      </w:r>
      <w:r w:rsidR="003F2F79">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5E5EB7">
        <w:t xml:space="preserve"> </w:t>
      </w:r>
      <w:r w:rsidR="007E07D3">
        <w:t xml:space="preserve">controla </w:t>
      </w:r>
      <w:r w:rsidR="00071B50">
        <w:t xml:space="preserve">la proporción de soluciones que </w:t>
      </w:r>
      <w:r w:rsidR="005E5EB7">
        <w:t>se someten a la recombinación genética</w:t>
      </w:r>
      <w:r w:rsidR="00071B50">
        <w:t>. Si es muy alto puede causar una pérdida de diversidad</w:t>
      </w:r>
      <w:r w:rsidR="005E5EB7">
        <w:t xml:space="preserve"> genética y a una </w:t>
      </w:r>
      <w:r w:rsidR="005E5EB7">
        <w:lastRenderedPageBreak/>
        <w:t>convergencia prematura y si es muy bajo puede ralentizar la capacidad de exploración del algoritmo.</w:t>
      </w:r>
      <w:r w:rsidR="0009492A">
        <w:t xml:space="preserve"> </w:t>
      </w:r>
      <w:r w:rsidR="005E5EB7">
        <w:t xml:space="preserve">La mutación es sólo un operador secundario para restaurar el material genético. </w:t>
      </w:r>
      <w:r w:rsidR="003F2F79">
        <w:t>Sin embargo,</w:t>
      </w:r>
      <w:r w:rsidR="005E5EB7">
        <w:t xml:space="preserve"> la probabilidad de mutación</w:t>
      </w:r>
      <w:r w:rsidR="003F2F79">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5E5EB7">
        <w:t xml:space="preserve"> es un parámetro crítico para el desempeño del algoritmo y altos valores de este parámetro transforman al algoritmo genético en una búsqueda aleatoria.</w:t>
      </w:r>
      <w:r w:rsidR="003F2F79">
        <w:t xml:space="preserve"> La mutación previene al algoritmo de la convergencia prematura.</w:t>
      </w:r>
      <w:r w:rsidR="0009492A">
        <w:t xml:space="preserve"> </w:t>
      </w:r>
      <w:r w:rsidR="005E5EB7">
        <w:t xml:space="preserve">Según la literatura científica, los valores </w:t>
      </w:r>
      <w:r w:rsidR="0009492A">
        <w:t xml:space="preserve">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09492A">
        <w:t xml:space="preserve"> suelen estar entre 0.5 y 1.0 y los </w:t>
      </w:r>
      <w:r w:rsidR="003F2F79">
        <w:t>v</w:t>
      </w:r>
      <w:r w:rsidR="0009492A">
        <w:t xml:space="preserve">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3F2F79">
        <w:t xml:space="preserve"> </w:t>
      </w:r>
      <w:r w:rsidR="0009492A">
        <w:t xml:space="preserve">suelen estar entre 0.005 y 0.05. </w:t>
      </w:r>
      <w:r w:rsidR="00E33A27">
        <w:fldChar w:fldCharType="begin"/>
      </w:r>
      <w:r w:rsidR="00131547">
        <w:instrText xml:space="preserve"> ADDIN ZOTERO_ITEM CSL_CITATION {"citationID":"mrrOomNy","properties":{"formattedCitation":"[4]","plainCitation":"[4]","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rsidR="00E33A27">
        <w:fldChar w:fldCharType="separate"/>
      </w:r>
      <w:r w:rsidR="00131547" w:rsidRPr="00131547">
        <w:t>[4]</w:t>
      </w:r>
      <w:r w:rsidR="00E33A27">
        <w:fldChar w:fldCharType="end"/>
      </w:r>
    </w:p>
    <w:p w14:paraId="769F55AD" w14:textId="5F00F85E" w:rsidR="003F2F79" w:rsidRPr="000722EA" w:rsidRDefault="003F2F79" w:rsidP="00F5348D">
      <w:pPr>
        <w:ind w:firstLine="567"/>
        <w:rPr>
          <w:rFonts w:eastAsiaTheme="minorEastAsia"/>
        </w:rPr>
      </w:pPr>
      <w:r>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0722EA">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0722EA">
        <w:rPr>
          <w:rFonts w:eastAsiaTheme="minorEastAsia"/>
        </w:rPr>
        <w:t>, que nos garantiza que hay suficiente diversidad genética.</w:t>
      </w:r>
    </w:p>
    <w:p w14:paraId="484931D1" w14:textId="77777777" w:rsidR="009E20F5" w:rsidRDefault="009E20F5" w:rsidP="009E20F5"/>
    <w:p w14:paraId="7AEDCF3F" w14:textId="48651BAB" w:rsidR="0012180F" w:rsidRDefault="0012180F" w:rsidP="0012180F">
      <w:pPr>
        <w:pStyle w:val="Ttulo2"/>
      </w:pPr>
      <w:bookmarkStart w:id="11" w:name="_Toc169714658"/>
      <w:r>
        <w:t>3.4 Estrategia NSGA-II para optimización multiobjetivo</w:t>
      </w:r>
      <w:bookmarkEnd w:id="11"/>
    </w:p>
    <w:p w14:paraId="10349CE6" w14:textId="52B3C3DD" w:rsidR="0012180F" w:rsidRDefault="0012180F" w:rsidP="00F5348D">
      <w:pPr>
        <w:ind w:firstLine="567"/>
      </w:pPr>
      <w:r>
        <w:t xml:space="preserve">Para llevar a cabo la optimización del problema, se utilizará un algoritmo genético. Para la selección de los individuos se utilizará NSGA-II </w:t>
      </w:r>
      <w:r>
        <w:fldChar w:fldCharType="begin"/>
      </w:r>
      <w:r w:rsidR="00131547">
        <w:instrText xml:space="preserve"> ADDIN ZOTERO_ITEM CSL_CITATION {"citationID":"miF4aETL","properties":{"formattedCitation":"[5]","plainCitation":"[5]","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fldChar w:fldCharType="separate"/>
      </w:r>
      <w:r w:rsidR="00131547" w:rsidRPr="00131547">
        <w:t>[5]</w:t>
      </w:r>
      <w:r>
        <w:fldChar w:fldCharType="end"/>
      </w:r>
      <w:r>
        <w:t xml:space="preserve">, que es un </w:t>
      </w:r>
    </w:p>
    <w:p w14:paraId="7CADBE16" w14:textId="77777777" w:rsidR="0012180F" w:rsidRDefault="0012180F" w:rsidP="009E20F5"/>
    <w:p w14:paraId="45FB254B" w14:textId="77777777" w:rsidR="0012180F" w:rsidRDefault="0012180F" w:rsidP="009E20F5"/>
    <w:p w14:paraId="6F088484" w14:textId="406614E9" w:rsidR="001A00AE" w:rsidRPr="009E20F5" w:rsidRDefault="001A00AE" w:rsidP="006368B8">
      <w:pPr>
        <w:pStyle w:val="Ttulo1"/>
      </w:pPr>
      <w:bookmarkStart w:id="12" w:name="_Toc169714659"/>
      <w:r>
        <w:t>4. Técnicas y herramientas</w:t>
      </w:r>
      <w:bookmarkEnd w:id="12"/>
    </w:p>
    <w:p w14:paraId="7E6F7BB9" w14:textId="77777777" w:rsidR="00D574B2" w:rsidRPr="00C24A9E" w:rsidRDefault="00D574B2" w:rsidP="00C24A9E"/>
    <w:p w14:paraId="29ACABF7" w14:textId="4D0A6D98" w:rsidR="00DC2802" w:rsidRPr="00DC2802" w:rsidRDefault="0098301B" w:rsidP="00854D07">
      <w:pPr>
        <w:pStyle w:val="Ttulo2"/>
      </w:pPr>
      <w:bookmarkStart w:id="13" w:name="_Toc169714660"/>
      <w:r>
        <w:t>Entorno de desarrollo</w:t>
      </w:r>
      <w:bookmarkEnd w:id="13"/>
    </w:p>
    <w:p w14:paraId="19A3D605" w14:textId="216B7BAA" w:rsidR="00BD25D9" w:rsidRDefault="00BD25D9" w:rsidP="00176AAD"/>
    <w:p w14:paraId="32820FD2" w14:textId="1B27563B" w:rsidR="00BD25D9" w:rsidRDefault="00E92360" w:rsidP="00E92360">
      <w:pPr>
        <w:pStyle w:val="Ttulo2"/>
      </w:pPr>
      <w:bookmarkStart w:id="14" w:name="_Toc169714661"/>
      <w:r>
        <w:t>Gestor de proyectos</w:t>
      </w:r>
      <w:bookmarkEnd w:id="14"/>
    </w:p>
    <w:p w14:paraId="19435A24" w14:textId="2D17F587" w:rsidR="00507B13" w:rsidRDefault="00E92360" w:rsidP="00F5348D">
      <w:pPr>
        <w:ind w:firstLine="567"/>
      </w:pPr>
      <w:r>
        <w:t xml:space="preserve">He elegido </w:t>
      </w:r>
      <w:r w:rsidR="00FE7021">
        <w:t xml:space="preserve">Trello </w:t>
      </w:r>
      <w:r w:rsidR="000D022C">
        <w:t>como</w:t>
      </w:r>
      <w:r w:rsidR="00FE7021">
        <w:t xml:space="preserve"> gestor de proyectos</w:t>
      </w:r>
      <w:r>
        <w:t>. Es una aplicación web</w:t>
      </w:r>
      <w:r w:rsidR="000D022C">
        <w:t xml:space="preserve"> </w:t>
      </w:r>
      <w:r w:rsidR="00FE7021">
        <w:t>gratuit</w:t>
      </w:r>
      <w:r>
        <w:t>a</w:t>
      </w:r>
      <w:r w:rsidR="00FE7021">
        <w:t xml:space="preserve"> y fácil de utilizar.</w:t>
      </w:r>
    </w:p>
    <w:p w14:paraId="23143D5F" w14:textId="77777777" w:rsidR="00BD0ED5" w:rsidRDefault="00BD0ED5"/>
    <w:p w14:paraId="58F114B8" w14:textId="71C23824" w:rsidR="00507B13" w:rsidRDefault="00507B13" w:rsidP="00507B13">
      <w:pPr>
        <w:pStyle w:val="Ttulo2"/>
      </w:pPr>
      <w:bookmarkStart w:id="15" w:name="_Toc169714662"/>
      <w:r>
        <w:t>Documentación</w:t>
      </w:r>
      <w:bookmarkEnd w:id="15"/>
    </w:p>
    <w:p w14:paraId="7E5FDC1F" w14:textId="40B52945" w:rsidR="00392D7A" w:rsidRDefault="00507B13" w:rsidP="00F5348D">
      <w:pPr>
        <w:ind w:firstLine="567"/>
      </w:pPr>
      <w:r>
        <w:t xml:space="preserve">La fuente tipográfica escogida es </w:t>
      </w:r>
      <w:r w:rsidR="00392D7A">
        <w:t>EB Garamond</w:t>
      </w:r>
      <w:r w:rsidR="001C08FE">
        <w:t xml:space="preserve"> que tiene una licencia SIL Open Font License.</w:t>
      </w:r>
      <w:r w:rsidR="00B90CEF">
        <w:fldChar w:fldCharType="begin"/>
      </w:r>
      <w:r w:rsidR="00131547">
        <w:instrText xml:space="preserve"> ADDIN ZOTERO_ITEM CSL_CITATION {"citationID":"gRBHV16c","properties":{"formattedCitation":"[6]","plainCitation":"[6]","noteIndex":0},"citationItems":[{"id":5,"uris":["http://zotero.org/users/local/eC8saxzw/items/N2RAM23Q"],"itemData":{"id":5,"type":"webpage","abstract":"License information for EB Garamond","title":"License for font family 'EB Garamond' » Font Squirrel","URL":"https://www.fontsquirrel.com/license/eb-garamond","author":[{"family":"Dunham","given":"Ethan"}],"accessed":{"date-parts":[["2024",4,28]]}}}],"schema":"https://github.com/citation-style-language/schema/raw/master/csl-citation.json"} </w:instrText>
      </w:r>
      <w:r w:rsidR="00B90CEF">
        <w:fldChar w:fldCharType="separate"/>
      </w:r>
      <w:r w:rsidR="00131547" w:rsidRPr="00131547">
        <w:t>[6]</w:t>
      </w:r>
      <w:r w:rsidR="00B90CEF">
        <w:fldChar w:fldCharType="end"/>
      </w:r>
    </w:p>
    <w:p w14:paraId="522C0840" w14:textId="6C67D127" w:rsidR="00785850" w:rsidRDefault="00785850" w:rsidP="00507B13"/>
    <w:p w14:paraId="5D5DA1CD" w14:textId="49A5A494" w:rsidR="00E33A27" w:rsidRPr="009E20F5" w:rsidRDefault="00E33A27" w:rsidP="00E33A27">
      <w:pPr>
        <w:pStyle w:val="Ttulo1"/>
      </w:pPr>
      <w:bookmarkStart w:id="16" w:name="_Toc169714663"/>
      <w:r>
        <w:t>5. Aspectos relevantes en el desarrollo del proyecto</w:t>
      </w:r>
      <w:bookmarkEnd w:id="16"/>
    </w:p>
    <w:p w14:paraId="461863B8" w14:textId="77777777" w:rsidR="00E33A27" w:rsidRDefault="00E33A27" w:rsidP="00507B13"/>
    <w:p w14:paraId="6D233822" w14:textId="261CF78C" w:rsidR="00E33A27" w:rsidRPr="009E20F5" w:rsidRDefault="00E33A27" w:rsidP="00E33A27">
      <w:pPr>
        <w:pStyle w:val="Ttulo1"/>
      </w:pPr>
      <w:bookmarkStart w:id="17" w:name="_Toc169714664"/>
      <w:r>
        <w:lastRenderedPageBreak/>
        <w:t>6. Trabajos relacionados</w:t>
      </w:r>
      <w:bookmarkEnd w:id="17"/>
    </w:p>
    <w:p w14:paraId="3AD73544" w14:textId="77777777" w:rsidR="00E33A27" w:rsidRDefault="00E33A27" w:rsidP="00507B13"/>
    <w:p w14:paraId="0C08D3AC" w14:textId="46F26DB5" w:rsidR="00E33A27" w:rsidRPr="009E20F5" w:rsidRDefault="00E33A27" w:rsidP="00E33A27">
      <w:pPr>
        <w:pStyle w:val="Ttulo1"/>
      </w:pPr>
      <w:bookmarkStart w:id="18" w:name="_Toc169714665"/>
      <w:r>
        <w:t>7. Conclusiones y Líneas de trabajo futuras</w:t>
      </w:r>
      <w:bookmarkEnd w:id="18"/>
    </w:p>
    <w:p w14:paraId="4B36AFF3" w14:textId="77777777" w:rsidR="00E33A27" w:rsidRDefault="00E33A27" w:rsidP="00507B13"/>
    <w:p w14:paraId="6D0B2625" w14:textId="3F4F3D19" w:rsidR="00E33A27" w:rsidRDefault="00E33A27" w:rsidP="00507B13"/>
    <w:p w14:paraId="61CC1DDC" w14:textId="77777777" w:rsidR="00E33A27" w:rsidRDefault="00E33A27" w:rsidP="00507B13"/>
    <w:p w14:paraId="617E141E" w14:textId="1DFE4BC2" w:rsidR="00E33A27" w:rsidRPr="0029402B" w:rsidRDefault="00E33A27" w:rsidP="00E33A27">
      <w:pPr>
        <w:pStyle w:val="Ttulo1"/>
        <w:rPr>
          <w:lang w:val="en-US"/>
        </w:rPr>
      </w:pPr>
      <w:bookmarkStart w:id="19" w:name="_Toc169714666"/>
      <w:r w:rsidRPr="0029402B">
        <w:rPr>
          <w:lang w:val="en-US"/>
        </w:rPr>
        <w:t>Bibliografía</w:t>
      </w:r>
      <w:bookmarkEnd w:id="19"/>
    </w:p>
    <w:p w14:paraId="47A20639" w14:textId="77777777" w:rsidR="00131547" w:rsidRPr="00131547" w:rsidRDefault="00E33A27" w:rsidP="00131547">
      <w:pPr>
        <w:pStyle w:val="Bibliografa"/>
      </w:pPr>
      <w:r>
        <w:fldChar w:fldCharType="begin"/>
      </w:r>
      <w:r w:rsidR="00B90CEF" w:rsidRPr="00FC7316">
        <w:instrText xml:space="preserve"> ADDIN ZOTERO_BIBL {"uncited":[],"omitted":[],"custom":[]} CSL_BIBLIOGRAPHY </w:instrText>
      </w:r>
      <w:r>
        <w:fldChar w:fldCharType="separate"/>
      </w:r>
      <w:r w:rsidR="00131547" w:rsidRPr="00131547">
        <w:t>[1]</w:t>
      </w:r>
      <w:r w:rsidR="00131547" w:rsidRPr="00131547">
        <w:tab/>
        <w:t xml:space="preserve">«¿Qué son los grupos burbuja? | Glosario </w:t>
      </w:r>
      <w:proofErr w:type="spellStart"/>
      <w:r w:rsidR="00131547" w:rsidRPr="00131547">
        <w:t>Covid</w:t>
      </w:r>
      <w:proofErr w:type="spellEnd"/>
      <w:r w:rsidR="00131547" w:rsidRPr="00131547">
        <w:t>». Accedido: 20 de junio de 2024. [En línea]. Disponible en: https://www.unilabs.es/glosario/grupos-burbuja</w:t>
      </w:r>
    </w:p>
    <w:p w14:paraId="2DD5A295" w14:textId="77777777" w:rsidR="00131547" w:rsidRPr="00131547" w:rsidRDefault="00131547" w:rsidP="00131547">
      <w:pPr>
        <w:pStyle w:val="Bibliografa"/>
      </w:pPr>
      <w:r w:rsidRPr="00131547">
        <w:t>[2]</w:t>
      </w:r>
      <w:r w:rsidRPr="00131547">
        <w:tab/>
        <w:t>«</w:t>
      </w:r>
      <w:proofErr w:type="spellStart"/>
      <w:r w:rsidRPr="00131547">
        <w:t>Mariaojruiz</w:t>
      </w:r>
      <w:proofErr w:type="spellEnd"/>
      <w:r w:rsidRPr="00131547">
        <w:t>/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77CAFADA" w14:textId="77777777" w:rsidR="00131547" w:rsidRPr="00131547" w:rsidRDefault="00131547" w:rsidP="00131547">
      <w:pPr>
        <w:pStyle w:val="Bibliografa"/>
        <w:rPr>
          <w:lang w:val="en-US"/>
        </w:rPr>
      </w:pPr>
      <w:r w:rsidRPr="00131547">
        <w:rPr>
          <w:lang w:val="en-US"/>
        </w:rPr>
        <w:t>[3]</w:t>
      </w:r>
      <w:r w:rsidRPr="00131547">
        <w:rPr>
          <w:lang w:val="en-US"/>
        </w:rPr>
        <w:tab/>
        <w:t xml:space="preserve">M. E. J. Newman, «The Structure and Function of Complex Networks», </w:t>
      </w:r>
      <w:r w:rsidRPr="00131547">
        <w:rPr>
          <w:i/>
          <w:iCs/>
          <w:lang w:val="en-US"/>
        </w:rPr>
        <w:t>SIAM Rev.</w:t>
      </w:r>
      <w:r w:rsidRPr="00131547">
        <w:rPr>
          <w:lang w:val="en-US"/>
        </w:rPr>
        <w:t xml:space="preserve">, vol. 45, </w:t>
      </w:r>
      <w:proofErr w:type="spellStart"/>
      <w:r w:rsidRPr="00131547">
        <w:rPr>
          <w:lang w:val="en-US"/>
        </w:rPr>
        <w:t>n.</w:t>
      </w:r>
      <w:r w:rsidRPr="00131547">
        <w:rPr>
          <w:vertAlign w:val="superscript"/>
          <w:lang w:val="en-US"/>
        </w:rPr>
        <w:t>o</w:t>
      </w:r>
      <w:proofErr w:type="spellEnd"/>
      <w:r w:rsidRPr="00131547">
        <w:rPr>
          <w:lang w:val="en-US"/>
        </w:rPr>
        <w:t xml:space="preserve"> 2, pp. 167-256, </w:t>
      </w:r>
      <w:proofErr w:type="spellStart"/>
      <w:r w:rsidRPr="00131547">
        <w:rPr>
          <w:lang w:val="en-US"/>
        </w:rPr>
        <w:t>ene</w:t>
      </w:r>
      <w:proofErr w:type="spellEnd"/>
      <w:r w:rsidRPr="00131547">
        <w:rPr>
          <w:lang w:val="en-US"/>
        </w:rPr>
        <w:t xml:space="preserve">. 2003, </w:t>
      </w:r>
      <w:proofErr w:type="spellStart"/>
      <w:r w:rsidRPr="00131547">
        <w:rPr>
          <w:lang w:val="en-US"/>
        </w:rPr>
        <w:t>doi</w:t>
      </w:r>
      <w:proofErr w:type="spellEnd"/>
      <w:r w:rsidRPr="00131547">
        <w:rPr>
          <w:lang w:val="en-US"/>
        </w:rPr>
        <w:t>: 10.1137/S003614450342480.</w:t>
      </w:r>
    </w:p>
    <w:p w14:paraId="41067D66" w14:textId="77777777" w:rsidR="00131547" w:rsidRPr="00131547" w:rsidRDefault="00131547" w:rsidP="00131547">
      <w:pPr>
        <w:pStyle w:val="Bibliografa"/>
        <w:rPr>
          <w:lang w:val="en-US"/>
        </w:rPr>
      </w:pPr>
      <w:r w:rsidRPr="00131547">
        <w:rPr>
          <w:lang w:val="en-US"/>
        </w:rPr>
        <w:t>[4]</w:t>
      </w:r>
      <w:r w:rsidRPr="00131547">
        <w:rPr>
          <w:lang w:val="en-US"/>
        </w:rPr>
        <w:tab/>
        <w:t xml:space="preserve">M. Srinivas y L. M. Patnaik, «Adaptive probabilities of crossover and mutation in genetic algorithms», </w:t>
      </w:r>
      <w:r w:rsidRPr="00131547">
        <w:rPr>
          <w:i/>
          <w:iCs/>
          <w:lang w:val="en-US"/>
        </w:rPr>
        <w:t xml:space="preserve">IEEE Trans. Syst. Man </w:t>
      </w:r>
      <w:proofErr w:type="spellStart"/>
      <w:r w:rsidRPr="00131547">
        <w:rPr>
          <w:i/>
          <w:iCs/>
          <w:lang w:val="en-US"/>
        </w:rPr>
        <w:t>Cybern</w:t>
      </w:r>
      <w:proofErr w:type="spellEnd"/>
      <w:r w:rsidRPr="00131547">
        <w:rPr>
          <w:i/>
          <w:iCs/>
          <w:lang w:val="en-US"/>
        </w:rPr>
        <w:t>.</w:t>
      </w:r>
      <w:r w:rsidRPr="00131547">
        <w:rPr>
          <w:lang w:val="en-US"/>
        </w:rPr>
        <w:t xml:space="preserve">, vol. 24, </w:t>
      </w:r>
      <w:proofErr w:type="spellStart"/>
      <w:r w:rsidRPr="00131547">
        <w:rPr>
          <w:lang w:val="en-US"/>
        </w:rPr>
        <w:t>n.</w:t>
      </w:r>
      <w:r w:rsidRPr="00131547">
        <w:rPr>
          <w:vertAlign w:val="superscript"/>
          <w:lang w:val="en-US"/>
        </w:rPr>
        <w:t>o</w:t>
      </w:r>
      <w:proofErr w:type="spellEnd"/>
      <w:r w:rsidRPr="00131547">
        <w:rPr>
          <w:lang w:val="en-US"/>
        </w:rPr>
        <w:t xml:space="preserve"> 4, pp. 656-667, abr. 1994, </w:t>
      </w:r>
      <w:proofErr w:type="spellStart"/>
      <w:r w:rsidRPr="00131547">
        <w:rPr>
          <w:lang w:val="en-US"/>
        </w:rPr>
        <w:t>doi</w:t>
      </w:r>
      <w:proofErr w:type="spellEnd"/>
      <w:r w:rsidRPr="00131547">
        <w:rPr>
          <w:lang w:val="en-US"/>
        </w:rPr>
        <w:t>: 10.1109/21.286385.</w:t>
      </w:r>
    </w:p>
    <w:p w14:paraId="310583CD" w14:textId="77777777" w:rsidR="00131547" w:rsidRPr="00131547" w:rsidRDefault="00131547" w:rsidP="00131547">
      <w:pPr>
        <w:pStyle w:val="Bibliografa"/>
        <w:rPr>
          <w:lang w:val="en-US"/>
        </w:rPr>
      </w:pPr>
      <w:r w:rsidRPr="00131547">
        <w:rPr>
          <w:lang w:val="en-US"/>
        </w:rPr>
        <w:t>[5]</w:t>
      </w:r>
      <w:r w:rsidRPr="00131547">
        <w:rPr>
          <w:lang w:val="en-US"/>
        </w:rPr>
        <w:tab/>
        <w:t xml:space="preserve">K. Deb, A. Pratap, S. Agarwal, y T. </w:t>
      </w:r>
      <w:proofErr w:type="spellStart"/>
      <w:r w:rsidRPr="00131547">
        <w:rPr>
          <w:lang w:val="en-US"/>
        </w:rPr>
        <w:t>Meyarivan</w:t>
      </w:r>
      <w:proofErr w:type="spellEnd"/>
      <w:r w:rsidRPr="00131547">
        <w:rPr>
          <w:lang w:val="en-US"/>
        </w:rPr>
        <w:t xml:space="preserve">, «A fast and elitist </w:t>
      </w:r>
      <w:proofErr w:type="spellStart"/>
      <w:r w:rsidRPr="00131547">
        <w:rPr>
          <w:lang w:val="en-US"/>
        </w:rPr>
        <w:t>multiobjective</w:t>
      </w:r>
      <w:proofErr w:type="spellEnd"/>
      <w:r w:rsidRPr="00131547">
        <w:rPr>
          <w:lang w:val="en-US"/>
        </w:rPr>
        <w:t xml:space="preserve"> genetic algorithm: NSGA-II», </w:t>
      </w:r>
      <w:r w:rsidRPr="00131547">
        <w:rPr>
          <w:i/>
          <w:iCs/>
          <w:lang w:val="en-US"/>
        </w:rPr>
        <w:t xml:space="preserve">IEEE Trans. </w:t>
      </w:r>
      <w:proofErr w:type="spellStart"/>
      <w:r w:rsidRPr="00131547">
        <w:rPr>
          <w:i/>
          <w:iCs/>
        </w:rPr>
        <w:t>Evol</w:t>
      </w:r>
      <w:proofErr w:type="spellEnd"/>
      <w:r w:rsidRPr="00131547">
        <w:rPr>
          <w:i/>
          <w:iCs/>
        </w:rPr>
        <w:t xml:space="preserve">. </w:t>
      </w:r>
      <w:proofErr w:type="spellStart"/>
      <w:r w:rsidRPr="00131547">
        <w:rPr>
          <w:i/>
          <w:iCs/>
          <w:lang w:val="en-US"/>
        </w:rPr>
        <w:t>Comput</w:t>
      </w:r>
      <w:proofErr w:type="spellEnd"/>
      <w:r w:rsidRPr="00131547">
        <w:rPr>
          <w:i/>
          <w:iCs/>
          <w:lang w:val="en-US"/>
        </w:rPr>
        <w:t>.</w:t>
      </w:r>
      <w:r w:rsidRPr="00131547">
        <w:rPr>
          <w:lang w:val="en-US"/>
        </w:rPr>
        <w:t xml:space="preserve">, vol. 6, </w:t>
      </w:r>
      <w:proofErr w:type="spellStart"/>
      <w:r w:rsidRPr="00131547">
        <w:rPr>
          <w:lang w:val="en-US"/>
        </w:rPr>
        <w:t>n.</w:t>
      </w:r>
      <w:r w:rsidRPr="00131547">
        <w:rPr>
          <w:vertAlign w:val="superscript"/>
          <w:lang w:val="en-US"/>
        </w:rPr>
        <w:t>o</w:t>
      </w:r>
      <w:proofErr w:type="spellEnd"/>
      <w:r w:rsidRPr="00131547">
        <w:rPr>
          <w:lang w:val="en-US"/>
        </w:rPr>
        <w:t xml:space="preserve"> 2, pp. 182-197, abr. 2002, </w:t>
      </w:r>
      <w:proofErr w:type="spellStart"/>
      <w:r w:rsidRPr="00131547">
        <w:rPr>
          <w:lang w:val="en-US"/>
        </w:rPr>
        <w:t>doi</w:t>
      </w:r>
      <w:proofErr w:type="spellEnd"/>
      <w:r w:rsidRPr="00131547">
        <w:rPr>
          <w:lang w:val="en-US"/>
        </w:rPr>
        <w:t>: 10.1109/4235.996017.</w:t>
      </w:r>
    </w:p>
    <w:p w14:paraId="3B9E2FD5" w14:textId="77777777" w:rsidR="00131547" w:rsidRPr="00131547" w:rsidRDefault="00131547" w:rsidP="00131547">
      <w:pPr>
        <w:pStyle w:val="Bibliografa"/>
      </w:pPr>
      <w:r w:rsidRPr="00131547">
        <w:rPr>
          <w:lang w:val="en-US"/>
        </w:rPr>
        <w:t>[6]</w:t>
      </w:r>
      <w:r w:rsidRPr="00131547">
        <w:rPr>
          <w:lang w:val="en-US"/>
        </w:rPr>
        <w:tab/>
        <w:t>E. Dunham, «License for font family 'EB Garamond’</w:t>
      </w:r>
      <w:r w:rsidRPr="00131547">
        <w:rPr>
          <w:rFonts w:ascii="Times New Roman" w:hAnsi="Times New Roman" w:cs="Times New Roman"/>
          <w:lang w:val="en-US"/>
        </w:rPr>
        <w:t> </w:t>
      </w:r>
      <w:r w:rsidRPr="00131547">
        <w:rPr>
          <w:rFonts w:cs="EB Garamond"/>
          <w:lang w:val="en-US"/>
        </w:rPr>
        <w:t>»</w:t>
      </w:r>
      <w:r w:rsidRPr="00131547">
        <w:rPr>
          <w:lang w:val="en-US"/>
        </w:rPr>
        <w:t xml:space="preserve"> Font Squirrel</w:t>
      </w:r>
      <w:r w:rsidRPr="00131547">
        <w:rPr>
          <w:rFonts w:cs="EB Garamond"/>
          <w:lang w:val="en-US"/>
        </w:rPr>
        <w:t>»</w:t>
      </w:r>
      <w:r w:rsidRPr="00131547">
        <w:rPr>
          <w:lang w:val="en-US"/>
        </w:rPr>
        <w:t xml:space="preserve">. </w:t>
      </w:r>
      <w:r w:rsidRPr="00131547">
        <w:t>Accedido: 28 de abril de 2024. [En línea]. Disponible en: https://www.fontsquirrel.com/license/eb-garamond</w:t>
      </w:r>
    </w:p>
    <w:p w14:paraId="128DB5A4" w14:textId="7C69CBCD" w:rsidR="00E33A27" w:rsidRPr="00507B13" w:rsidRDefault="00E33A27" w:rsidP="00507B13">
      <w:r>
        <w:fldChar w:fldCharType="end"/>
      </w:r>
    </w:p>
    <w:sectPr w:rsidR="00E33A27" w:rsidRPr="00507B13" w:rsidSect="00092100">
      <w:headerReference w:type="default" r:id="rId11"/>
      <w:footerReference w:type="default" r:id="rId1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86FF19" w14:textId="77777777" w:rsidR="00D9332F" w:rsidRDefault="00D9332F" w:rsidP="00F02103">
      <w:pPr>
        <w:spacing w:after="0" w:line="240" w:lineRule="auto"/>
      </w:pPr>
      <w:r>
        <w:separator/>
      </w:r>
    </w:p>
  </w:endnote>
  <w:endnote w:type="continuationSeparator" w:id="0">
    <w:p w14:paraId="1FF34ED2" w14:textId="77777777" w:rsidR="00D9332F" w:rsidRDefault="00D9332F"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Default="00F02103">
        <w:pPr>
          <w:pStyle w:val="Piedepgina"/>
          <w:jc w:val="center"/>
        </w:pPr>
        <w:r>
          <w:fldChar w:fldCharType="begin"/>
        </w:r>
        <w:r>
          <w:instrText>PAGE   \* MERGEFORMAT</w:instrText>
        </w:r>
        <w:r>
          <w:fldChar w:fldCharType="separate"/>
        </w:r>
        <w:r>
          <w:t>2</w:t>
        </w:r>
        <w:r>
          <w:fldChar w:fldCharType="end"/>
        </w:r>
      </w:p>
    </w:sdtContent>
  </w:sdt>
  <w:p w14:paraId="1EA7D48E" w14:textId="77777777" w:rsidR="00F02103"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672943" w14:textId="77777777" w:rsidR="00D9332F" w:rsidRDefault="00D9332F" w:rsidP="00F02103">
      <w:pPr>
        <w:spacing w:after="0" w:line="240" w:lineRule="auto"/>
      </w:pPr>
      <w:r>
        <w:separator/>
      </w:r>
    </w:p>
  </w:footnote>
  <w:footnote w:type="continuationSeparator" w:id="0">
    <w:p w14:paraId="287A791D" w14:textId="77777777" w:rsidR="00D9332F" w:rsidRDefault="00D9332F"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03D56"/>
    <w:multiLevelType w:val="hybridMultilevel"/>
    <w:tmpl w:val="79CAB1DE"/>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2" w15:restartNumberingAfterBreak="0">
    <w:nsid w:val="5772738B"/>
    <w:multiLevelType w:val="multilevel"/>
    <w:tmpl w:val="C158ECFA"/>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8252824">
    <w:abstractNumId w:val="1"/>
  </w:num>
  <w:num w:numId="2" w16cid:durableId="1853838701">
    <w:abstractNumId w:val="0"/>
  </w:num>
  <w:num w:numId="3" w16cid:durableId="19079541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567"/>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10FB4"/>
    <w:rsid w:val="00023462"/>
    <w:rsid w:val="00056BCA"/>
    <w:rsid w:val="000576A6"/>
    <w:rsid w:val="00071B50"/>
    <w:rsid w:val="000722EA"/>
    <w:rsid w:val="00072A87"/>
    <w:rsid w:val="00076777"/>
    <w:rsid w:val="000851DC"/>
    <w:rsid w:val="00092100"/>
    <w:rsid w:val="0009492A"/>
    <w:rsid w:val="000B0295"/>
    <w:rsid w:val="000B1F2E"/>
    <w:rsid w:val="000C68F3"/>
    <w:rsid w:val="000D022C"/>
    <w:rsid w:val="000D710B"/>
    <w:rsid w:val="000E7B29"/>
    <w:rsid w:val="000F620B"/>
    <w:rsid w:val="0010770D"/>
    <w:rsid w:val="0012180F"/>
    <w:rsid w:val="00121B4D"/>
    <w:rsid w:val="00131547"/>
    <w:rsid w:val="001338EF"/>
    <w:rsid w:val="001646FD"/>
    <w:rsid w:val="00176AAD"/>
    <w:rsid w:val="00182DB6"/>
    <w:rsid w:val="001A00AE"/>
    <w:rsid w:val="001C08FE"/>
    <w:rsid w:val="001C30EC"/>
    <w:rsid w:val="001D2285"/>
    <w:rsid w:val="001E5A57"/>
    <w:rsid w:val="00205435"/>
    <w:rsid w:val="00207B65"/>
    <w:rsid w:val="0021690B"/>
    <w:rsid w:val="00254A37"/>
    <w:rsid w:val="002776B9"/>
    <w:rsid w:val="00280F36"/>
    <w:rsid w:val="00282C7D"/>
    <w:rsid w:val="00293756"/>
    <w:rsid w:val="0029402B"/>
    <w:rsid w:val="002B3AFD"/>
    <w:rsid w:val="002B4376"/>
    <w:rsid w:val="002D0742"/>
    <w:rsid w:val="002D2EE8"/>
    <w:rsid w:val="002E23CA"/>
    <w:rsid w:val="003042FC"/>
    <w:rsid w:val="00365F5F"/>
    <w:rsid w:val="00367BA5"/>
    <w:rsid w:val="00392D7A"/>
    <w:rsid w:val="003A5456"/>
    <w:rsid w:val="003E4535"/>
    <w:rsid w:val="003E578A"/>
    <w:rsid w:val="003F2F79"/>
    <w:rsid w:val="00427F06"/>
    <w:rsid w:val="00442B6B"/>
    <w:rsid w:val="004623CF"/>
    <w:rsid w:val="004771CE"/>
    <w:rsid w:val="0048591B"/>
    <w:rsid w:val="00496FFE"/>
    <w:rsid w:val="004C2B74"/>
    <w:rsid w:val="005003AD"/>
    <w:rsid w:val="00504D8D"/>
    <w:rsid w:val="00507B13"/>
    <w:rsid w:val="00514D22"/>
    <w:rsid w:val="00516863"/>
    <w:rsid w:val="00542584"/>
    <w:rsid w:val="0056330F"/>
    <w:rsid w:val="005A7DF5"/>
    <w:rsid w:val="005B23DE"/>
    <w:rsid w:val="005E5EB7"/>
    <w:rsid w:val="005F175D"/>
    <w:rsid w:val="006368B8"/>
    <w:rsid w:val="006424A3"/>
    <w:rsid w:val="00691394"/>
    <w:rsid w:val="0069316B"/>
    <w:rsid w:val="006A5FAF"/>
    <w:rsid w:val="006F397F"/>
    <w:rsid w:val="006F6359"/>
    <w:rsid w:val="00703DA1"/>
    <w:rsid w:val="00705530"/>
    <w:rsid w:val="007071A4"/>
    <w:rsid w:val="00725834"/>
    <w:rsid w:val="00737EAC"/>
    <w:rsid w:val="00785850"/>
    <w:rsid w:val="007A513E"/>
    <w:rsid w:val="007E07D3"/>
    <w:rsid w:val="007F7DBE"/>
    <w:rsid w:val="008365AD"/>
    <w:rsid w:val="00854D07"/>
    <w:rsid w:val="00863B6F"/>
    <w:rsid w:val="0087208D"/>
    <w:rsid w:val="00872514"/>
    <w:rsid w:val="008A03E5"/>
    <w:rsid w:val="008A0C31"/>
    <w:rsid w:val="008C6FB3"/>
    <w:rsid w:val="00912BF4"/>
    <w:rsid w:val="00916ACB"/>
    <w:rsid w:val="00923E47"/>
    <w:rsid w:val="00956BF3"/>
    <w:rsid w:val="0096063E"/>
    <w:rsid w:val="00970BD3"/>
    <w:rsid w:val="0098301B"/>
    <w:rsid w:val="00990665"/>
    <w:rsid w:val="009C312C"/>
    <w:rsid w:val="009C6CD3"/>
    <w:rsid w:val="009E20F5"/>
    <w:rsid w:val="009E7530"/>
    <w:rsid w:val="00A06203"/>
    <w:rsid w:val="00A41BED"/>
    <w:rsid w:val="00A422BA"/>
    <w:rsid w:val="00A46CC3"/>
    <w:rsid w:val="00A4715F"/>
    <w:rsid w:val="00A552BB"/>
    <w:rsid w:val="00A73856"/>
    <w:rsid w:val="00A800CA"/>
    <w:rsid w:val="00B0092F"/>
    <w:rsid w:val="00B02820"/>
    <w:rsid w:val="00B90CEF"/>
    <w:rsid w:val="00BA17BF"/>
    <w:rsid w:val="00BA5BF3"/>
    <w:rsid w:val="00BA7B89"/>
    <w:rsid w:val="00BB0B21"/>
    <w:rsid w:val="00BD07F8"/>
    <w:rsid w:val="00BD0ED5"/>
    <w:rsid w:val="00BD14BF"/>
    <w:rsid w:val="00BD25D9"/>
    <w:rsid w:val="00C24A9E"/>
    <w:rsid w:val="00C36D4D"/>
    <w:rsid w:val="00C44476"/>
    <w:rsid w:val="00CA34DF"/>
    <w:rsid w:val="00CA74D2"/>
    <w:rsid w:val="00CE72CC"/>
    <w:rsid w:val="00D10D9D"/>
    <w:rsid w:val="00D352AD"/>
    <w:rsid w:val="00D574B2"/>
    <w:rsid w:val="00D7541D"/>
    <w:rsid w:val="00D9332F"/>
    <w:rsid w:val="00DA3D71"/>
    <w:rsid w:val="00DC2802"/>
    <w:rsid w:val="00DD3B11"/>
    <w:rsid w:val="00E102EC"/>
    <w:rsid w:val="00E10C09"/>
    <w:rsid w:val="00E21B3E"/>
    <w:rsid w:val="00E33A27"/>
    <w:rsid w:val="00E605EB"/>
    <w:rsid w:val="00E63B45"/>
    <w:rsid w:val="00E74921"/>
    <w:rsid w:val="00E85A75"/>
    <w:rsid w:val="00E92360"/>
    <w:rsid w:val="00E964A6"/>
    <w:rsid w:val="00EB6C8E"/>
    <w:rsid w:val="00ED29FB"/>
    <w:rsid w:val="00F02103"/>
    <w:rsid w:val="00F14447"/>
    <w:rsid w:val="00F379DA"/>
    <w:rsid w:val="00F47496"/>
    <w:rsid w:val="00F51712"/>
    <w:rsid w:val="00F5348D"/>
    <w:rsid w:val="00F97ECC"/>
    <w:rsid w:val="00FA58AB"/>
    <w:rsid w:val="00FB3FC1"/>
    <w:rsid w:val="00FB52DE"/>
    <w:rsid w:val="00FC7316"/>
    <w:rsid w:val="00FE152D"/>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2D7A"/>
    <w:pPr>
      <w:jc w:val="both"/>
    </w:pPr>
    <w:rPr>
      <w:rFonts w:ascii="EB Garamond" w:hAnsi="EB Garamond"/>
      <w:sz w:val="24"/>
    </w:rPr>
  </w:style>
  <w:style w:type="paragraph" w:styleId="Ttulo1">
    <w:name w:val="heading 1"/>
    <w:basedOn w:val="Normal"/>
    <w:next w:val="Normal"/>
    <w:link w:val="Ttulo1Car"/>
    <w:uiPriority w:val="9"/>
    <w:qFormat/>
    <w:rsid w:val="001C08FE"/>
    <w:pPr>
      <w:keepNext/>
      <w:keepLines/>
      <w:spacing w:before="240" w:after="0"/>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1C08FE"/>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 w:type="paragraph" w:styleId="NormalWeb">
    <w:name w:val="Normal (Web)"/>
    <w:basedOn w:val="Normal"/>
    <w:uiPriority w:val="99"/>
    <w:semiHidden/>
    <w:unhideWhenUsed/>
    <w:rsid w:val="00BB0B21"/>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B0B2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0137768">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00</TotalTime>
  <Pages>11</Pages>
  <Words>3127</Words>
  <Characters>17204</Characters>
  <Application>Microsoft Office Word</Application>
  <DocSecurity>0</DocSecurity>
  <Lines>143</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6</cp:revision>
  <dcterms:created xsi:type="dcterms:W3CDTF">2024-04-28T10:37:00Z</dcterms:created>
  <dcterms:modified xsi:type="dcterms:W3CDTF">2024-06-20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OXbRZqU"/&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